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B9AED" w14:textId="6926055E" w:rsidR="00DF6355" w:rsidRPr="00B4545E" w:rsidRDefault="00DF6355" w:rsidP="007B1214">
      <w:pPr>
        <w:spacing w:line="276" w:lineRule="auto"/>
        <w:jc w:val="center"/>
        <w:rPr>
          <w:shd w:val="clear" w:color="auto" w:fill="FFFFFF"/>
        </w:rPr>
      </w:pPr>
      <w:r w:rsidRPr="1AF807B6">
        <w:rPr>
          <w:b/>
          <w:bCs/>
          <w:sz w:val="28"/>
          <w:szCs w:val="28"/>
          <w:u w:val="single"/>
        </w:rPr>
        <w:t>General discussion</w:t>
      </w:r>
    </w:p>
    <w:p w14:paraId="38DF0448" w14:textId="69E0E15A" w:rsidR="001650DE" w:rsidRDefault="006924E5" w:rsidP="0026719D">
      <w:pPr>
        <w:spacing w:line="276" w:lineRule="auto"/>
        <w:jc w:val="both"/>
      </w:pPr>
      <w:r>
        <w:t>In recent centuries, l</w:t>
      </w:r>
      <w:r w:rsidR="00922119">
        <w:t xml:space="preserve">arge-scale anthropogenic </w:t>
      </w:r>
      <w:r w:rsidR="00E3635D">
        <w:t>modifications</w:t>
      </w:r>
      <w:r w:rsidR="00922119">
        <w:t xml:space="preserve"> </w:t>
      </w:r>
      <w:r w:rsidR="00E3635D">
        <w:t xml:space="preserve">to </w:t>
      </w:r>
      <w:r w:rsidR="00922119">
        <w:t>the Earth</w:t>
      </w:r>
      <w:r w:rsidR="006C2FD5">
        <w:t>’s systems</w:t>
      </w:r>
      <w:r w:rsidR="00922119">
        <w:t xml:space="preserve"> have </w:t>
      </w:r>
      <w:r w:rsidR="005706B2">
        <w:t xml:space="preserve">accelerated and </w:t>
      </w:r>
      <w:r w:rsidR="00922119">
        <w:t>reached unprecedented level</w:t>
      </w:r>
      <w:r w:rsidR="00DA2FDE">
        <w:t xml:space="preserve">s </w:t>
      </w:r>
      <w:r w:rsidR="00DA2FDE">
        <w:fldChar w:fldCharType="begin" w:fldLock="1"/>
      </w:r>
      <w:r w:rsidR="00DA2FDE">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00DA2FDE">
        <w:fldChar w:fldCharType="separate"/>
      </w:r>
      <w:r w:rsidR="00DA2FDE" w:rsidRPr="00DA2FDE">
        <w:rPr>
          <w:noProof/>
        </w:rPr>
        <w:t xml:space="preserve">(Steffen </w:t>
      </w:r>
      <w:r w:rsidR="00DA2FDE" w:rsidRPr="00DA2FDE">
        <w:rPr>
          <w:i/>
          <w:noProof/>
        </w:rPr>
        <w:t>et al.</w:t>
      </w:r>
      <w:r w:rsidR="00DA2FDE" w:rsidRPr="00DA2FDE">
        <w:rPr>
          <w:noProof/>
        </w:rPr>
        <w:t xml:space="preserve"> 2015)</w:t>
      </w:r>
      <w:r w:rsidR="00DA2FDE">
        <w:fldChar w:fldCharType="end"/>
      </w:r>
      <w:r>
        <w:t xml:space="preserve">. </w:t>
      </w:r>
      <w:r w:rsidR="00E3635D">
        <w:t xml:space="preserve">Two of the </w:t>
      </w:r>
      <w:r w:rsidR="00AD59A6">
        <w:t>major</w:t>
      </w:r>
      <w:r w:rsidR="00E3635D">
        <w:t xml:space="preserve"> signatures o</w:t>
      </w:r>
      <w:r w:rsidR="000B50B9">
        <w:t>f</w:t>
      </w:r>
      <w:r w:rsidR="009502E3">
        <w:t xml:space="preserve"> human impacts on the </w:t>
      </w:r>
      <w:r w:rsidR="006C2FD5">
        <w:t>Earth’s</w:t>
      </w:r>
      <w:r w:rsidR="009502E3">
        <w:t xml:space="preserve"> system</w:t>
      </w:r>
      <w:r w:rsidR="006C2FD5">
        <w:t>s</w:t>
      </w:r>
      <w:r w:rsidR="00E3635D">
        <w:t xml:space="preserve"> are the transformation of the land surface</w:t>
      </w:r>
      <w:r w:rsidR="00C31084">
        <w:t xml:space="preserve"> </w:t>
      </w:r>
      <w:r w:rsidR="00C10F65">
        <w:fldChar w:fldCharType="begin" w:fldLock="1"/>
      </w:r>
      <w:r w:rsidR="003C1AE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C10F65">
        <w:fldChar w:fldCharType="separate"/>
      </w:r>
      <w:r w:rsidR="00C10F65" w:rsidRPr="00C10F65">
        <w:rPr>
          <w:noProof/>
        </w:rPr>
        <w:t xml:space="preserve">(Ellis </w:t>
      </w:r>
      <w:r w:rsidR="00C10F65" w:rsidRPr="00C10F65">
        <w:rPr>
          <w:i/>
          <w:noProof/>
        </w:rPr>
        <w:t>et al.</w:t>
      </w:r>
      <w:r w:rsidR="00C10F65" w:rsidRPr="00C10F65">
        <w:rPr>
          <w:noProof/>
        </w:rPr>
        <w:t xml:space="preserve"> 2010)</w:t>
      </w:r>
      <w:r w:rsidR="00C10F65">
        <w:fldChar w:fldCharType="end"/>
      </w:r>
      <w:r w:rsidR="00E3635D">
        <w:t>,</w:t>
      </w:r>
      <w:r w:rsidR="0084342E">
        <w:t xml:space="preserve"> notably fuelled by the rising demand for agricultural goods,</w:t>
      </w:r>
      <w:r w:rsidR="00E3635D">
        <w:t xml:space="preserve"> and anthropogenic climate change</w:t>
      </w:r>
      <w:r w:rsidR="0011641E">
        <w:t xml:space="preserve"> onset by human-driven modifications to atmospheric composition</w:t>
      </w:r>
      <w:r w:rsidR="00DA2FDE">
        <w:t xml:space="preserve"> </w:t>
      </w:r>
      <w:r w:rsidR="00DA2FDE">
        <w:fldChar w:fldCharType="begin" w:fldLock="1"/>
      </w:r>
      <w:r w:rsidR="00153362">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00DA2FDE">
        <w:fldChar w:fldCharType="separate"/>
      </w:r>
      <w:r w:rsidR="00DA2FDE" w:rsidRPr="00DA2FDE">
        <w:rPr>
          <w:noProof/>
        </w:rPr>
        <w:t>(Lewis &amp; Maslin 2015)</w:t>
      </w:r>
      <w:r w:rsidR="00DA2FDE">
        <w:fldChar w:fldCharType="end"/>
      </w:r>
      <w:r w:rsidR="00E3635D">
        <w:t xml:space="preserve">. </w:t>
      </w:r>
      <w:r w:rsidR="005706B2">
        <w:t xml:space="preserve">Such </w:t>
      </w:r>
      <w:r w:rsidR="0088267B">
        <w:t>transformations</w:t>
      </w:r>
      <w:r w:rsidR="00AD59A6">
        <w:t xml:space="preserve"> have had important impacts on the world’s biota</w:t>
      </w:r>
      <w:r w:rsidR="00A526B9">
        <w:t xml:space="preserve">. By </w:t>
      </w:r>
      <w:r w:rsidR="00443C12">
        <w:t>modifying</w:t>
      </w:r>
      <w:r w:rsidR="00A526B9">
        <w:t xml:space="preserve"> species</w:t>
      </w:r>
      <w:r w:rsidR="007B2AF7">
        <w:t>’</w:t>
      </w:r>
      <w:r w:rsidR="00A526B9">
        <w:t xml:space="preserve"> habitats</w:t>
      </w:r>
      <w:r w:rsidR="00443C12">
        <w:t xml:space="preserve"> at large scales</w:t>
      </w:r>
      <w:r w:rsidR="005504CF">
        <w:t xml:space="preserve"> and</w:t>
      </w:r>
      <w:r w:rsidR="00443C12">
        <w:t xml:space="preserve"> altering local</w:t>
      </w:r>
      <w:r w:rsidR="005504CF">
        <w:t xml:space="preserve"> </w:t>
      </w:r>
      <w:r w:rsidR="00443C12">
        <w:t>climatic conditions</w:t>
      </w:r>
      <w:r w:rsidR="00A526B9">
        <w:t xml:space="preserve"> </w:t>
      </w:r>
      <w:r w:rsidR="005504CF">
        <w:t>at rates exceeding natural variability</w:t>
      </w:r>
      <w:r w:rsidR="00A526B9">
        <w:t>, human</w:t>
      </w:r>
      <w:r w:rsidR="007B2AF7">
        <w:t xml:space="preserve"> changes </w:t>
      </w:r>
      <w:r w:rsidR="00A526B9">
        <w:t>have</w:t>
      </w:r>
      <w:r w:rsidR="007B2AF7">
        <w:t xml:space="preserve"> put biodiversity under pressure</w:t>
      </w:r>
      <w:r w:rsidR="00153362">
        <w:t xml:space="preserve"> </w:t>
      </w:r>
      <w:r w:rsidR="00153362">
        <w:fldChar w:fldCharType="begin" w:fldLock="1"/>
      </w:r>
      <w:r w:rsidR="00D010E3">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153362">
        <w:fldChar w:fldCharType="separate"/>
      </w:r>
      <w:r w:rsidR="00153362" w:rsidRPr="00153362">
        <w:rPr>
          <w:noProof/>
        </w:rPr>
        <w:t xml:space="preserve">(Maxwell </w:t>
      </w:r>
      <w:r w:rsidR="00153362" w:rsidRPr="00153362">
        <w:rPr>
          <w:i/>
          <w:noProof/>
        </w:rPr>
        <w:t>et al.</w:t>
      </w:r>
      <w:r w:rsidR="00153362" w:rsidRPr="00153362">
        <w:rPr>
          <w:noProof/>
        </w:rPr>
        <w:t xml:space="preserve"> 2016)</w:t>
      </w:r>
      <w:r w:rsidR="00153362">
        <w:fldChar w:fldCharType="end"/>
      </w:r>
      <w:r w:rsidR="007B2AF7">
        <w:t xml:space="preserve">. </w:t>
      </w:r>
      <w:r w:rsidR="002A7D35">
        <w:t>Empirical evidence</w:t>
      </w:r>
      <w:r w:rsidR="009B124F">
        <w:t xml:space="preserve"> </w:t>
      </w:r>
      <w:r w:rsidR="003A1A77">
        <w:t>showing</w:t>
      </w:r>
      <w:r w:rsidR="009B124F">
        <w:t xml:space="preserve"> </w:t>
      </w:r>
      <w:r w:rsidR="00652529">
        <w:t xml:space="preserve">the </w:t>
      </w:r>
      <w:r w:rsidR="003A1A77">
        <w:t>extent and magnitude of</w:t>
      </w:r>
      <w:r w:rsidR="009B124F">
        <w:t xml:space="preserve"> human impacts on biodiversity</w:t>
      </w:r>
      <w:r w:rsidR="002A7D35">
        <w:t xml:space="preserve"> </w:t>
      </w:r>
      <w:r w:rsidR="00443C12">
        <w:t>ha</w:t>
      </w:r>
      <w:r w:rsidR="002C69BE">
        <w:t>s</w:t>
      </w:r>
      <w:r w:rsidR="00443C12">
        <w:t xml:space="preserve"> been</w:t>
      </w:r>
      <w:r w:rsidR="002A7D35">
        <w:t xml:space="preserve"> accumulating</w:t>
      </w:r>
      <w:r w:rsidR="00D010E3">
        <w:t xml:space="preserve"> </w:t>
      </w:r>
      <w:r w:rsidR="00D010E3">
        <w:fldChar w:fldCharType="begin" w:fldLock="1"/>
      </w:r>
      <w:r w:rsidR="00C10F65">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2","issue":"1","issued":{"date-parts":[["2021"]]},"page":"1-10","publisher":"Springer US","title":"Widespread homogenization of plant communities in the Anthropocene","type":"article-journal","volume":"12"},"uris":["http://www.mendeley.com/documents/?uuid=4185076e-97f1-41df-b477-5e3238ae91a6"]},{"id":"ITEM-3","itemData":{"DOI":"10.1146/annurev-ecolsys-112414-054142","ISSN":"15452069","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on, and climatic change. Global action is needed to prevent defaunation's current trajectory from catalyzing the planet's sixth major extinction.","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3","issue":"December","issued":{"date-parts":[["2016"]]},"page":"333-358","title":"Patterns, Causes, and Consequences of Anthropocene Defaunation","type":"article-journal","volume":"47"},"uris":["http://www.mendeley.com/documents/?uuid=c45fc974-816b-42da-ac76-c00d3c5a8b6b"]}],"mendeley":{"formattedCitation":"(Newbold &lt;i&gt;et al.&lt;/i&gt; 2015; Young &lt;i&gt;et al.&lt;/i&gt; 2016; Daru &lt;i&gt;et al.&lt;/i&gt; 2021)","plainTextFormattedCitation":"(Newbold et al. 2015; Young et al. 2016; Daru et al. 2021)","previouslyFormattedCitation":"(Newbold &lt;i&gt;et al.&lt;/i&gt; 2015; Young &lt;i&gt;et al.&lt;/i&gt; 2016; Daru &lt;i&gt;et al.&lt;/i&gt; 2021)"},"properties":{"noteIndex":0},"schema":"https://github.com/citation-style-language/schema/raw/master/csl-citation.json"}</w:instrText>
      </w:r>
      <w:r w:rsidR="00D010E3">
        <w:fldChar w:fldCharType="separate"/>
      </w:r>
      <w:r w:rsidR="005F331C" w:rsidRPr="005F331C">
        <w:rPr>
          <w:noProof/>
        </w:rPr>
        <w:t xml:space="preserve">(Newbold </w:t>
      </w:r>
      <w:r w:rsidR="005F331C" w:rsidRPr="005F331C">
        <w:rPr>
          <w:i/>
          <w:noProof/>
        </w:rPr>
        <w:t>et al.</w:t>
      </w:r>
      <w:r w:rsidR="005F331C" w:rsidRPr="005F331C">
        <w:rPr>
          <w:noProof/>
        </w:rPr>
        <w:t xml:space="preserve"> 2015; Young </w:t>
      </w:r>
      <w:r w:rsidR="005F331C" w:rsidRPr="005F331C">
        <w:rPr>
          <w:i/>
          <w:noProof/>
        </w:rPr>
        <w:t>et al.</w:t>
      </w:r>
      <w:r w:rsidR="005F331C" w:rsidRPr="005F331C">
        <w:rPr>
          <w:noProof/>
        </w:rPr>
        <w:t xml:space="preserve"> 2016; Daru </w:t>
      </w:r>
      <w:r w:rsidR="005F331C" w:rsidRPr="005F331C">
        <w:rPr>
          <w:i/>
          <w:noProof/>
        </w:rPr>
        <w:t>et al.</w:t>
      </w:r>
      <w:r w:rsidR="005F331C" w:rsidRPr="005F331C">
        <w:rPr>
          <w:noProof/>
        </w:rPr>
        <w:t xml:space="preserve"> 2021)</w:t>
      </w:r>
      <w:r w:rsidR="00D010E3">
        <w:fldChar w:fldCharType="end"/>
      </w:r>
      <w:r w:rsidR="009B124F">
        <w:t>.</w:t>
      </w:r>
      <w:r w:rsidR="002A7D35">
        <w:t xml:space="preserve"> </w:t>
      </w:r>
      <w:commentRangeStart w:id="0"/>
      <w:r w:rsidR="00804D22">
        <w:t>In particular</w:t>
      </w:r>
      <w:r w:rsidR="007C176D">
        <w:t>, l</w:t>
      </w:r>
      <w:r w:rsidR="007B2AF7">
        <w:t>and-use and climate change</w:t>
      </w:r>
      <w:r w:rsidR="002A7D35">
        <w:t xml:space="preserve"> </w:t>
      </w:r>
      <w:r w:rsidR="002B1797">
        <w:t>hav</w:t>
      </w:r>
      <w:r w:rsidR="002B1797">
        <w:t>e</w:t>
      </w:r>
      <w:r w:rsidR="002B1797">
        <w:t xml:space="preserve"> </w:t>
      </w:r>
      <w:r w:rsidR="00327E34">
        <w:t>already</w:t>
      </w:r>
      <w:r w:rsidR="002A7D35">
        <w:t xml:space="preserve"> driven declines in species </w:t>
      </w:r>
      <w:r w:rsidR="006C5880">
        <w:t>richness</w:t>
      </w:r>
      <w:r w:rsidR="006302AB">
        <w:t xml:space="preserve"> and</w:t>
      </w:r>
      <w:r w:rsidR="002A7D35">
        <w:t xml:space="preserve"> </w:t>
      </w:r>
      <w:r w:rsidR="006C5880">
        <w:t>abundance</w:t>
      </w:r>
      <w:r w:rsidR="007026F1">
        <w:t xml:space="preserve">, </w:t>
      </w:r>
      <w:r w:rsidR="004F3A47">
        <w:t xml:space="preserve">and </w:t>
      </w:r>
      <w:r w:rsidR="007026F1">
        <w:t xml:space="preserve">altered species </w:t>
      </w:r>
      <w:r w:rsidR="002A7D35">
        <w:t>distributions</w:t>
      </w:r>
      <w:r w:rsidR="004F3A47">
        <w:t>,</w:t>
      </w:r>
      <w:r w:rsidR="00C70D11">
        <w:t xml:space="preserve"> </w:t>
      </w:r>
      <w:r w:rsidR="002A7D35">
        <w:t>phenology</w:t>
      </w:r>
      <w:r w:rsidR="00B165F1">
        <w:t xml:space="preserve"> and physiology</w:t>
      </w:r>
      <w:r w:rsidR="00C70D11">
        <w:t xml:space="preserve"> </w:t>
      </w:r>
      <w:r w:rsidR="00C70D11">
        <w:fldChar w:fldCharType="begin" w:fldLock="1"/>
      </w:r>
      <w:r w:rsidR="00490F13">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id":"ITEM-2","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d":{"date-parts":[["2015"]]},"title":"Global effects of land use on local terrestrial biodiversity","type":"article-journal"},"uris":["http://www.mendeley.com/documents/?uuid=d5d905b0-deaf-4976-9ef5-941c21c8515f"]},{"id":"ITEM-3","itemData":{"DOI":"10.1126/science.1206432","ISBN":"0036-8075","ISSN":"1095-9203","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 (New York, N.Y.)","id":"ITEM-3","issue":"6045","issued":{"date-parts":[["2011"]]},"page":"1024-6","title":"Rapid range shifts of species associated with high levels of climate warming.","type":"article-journal","volume":"333"},"uris":["http://www.mendeley.com/documents/?uuid=639f15b9-40bd-421f-b1b0-57a9c0c37814"]},{"id":"ITEM-4","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4","issue":"1","issued":{"date-parts":[["2015"]]},"page":"15-28","title":"Climate-related range shifts - a global multidimensional synthesis and new research directions","type":"article-journal","volume":"38"},"uris":["http://www.mendeley.com/documents/?uuid=3d7c0730-70ff-4e44-ba4d-e46defe4d4f3"]},{"id":"ITEM-5","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5","issue":"6478","issued":{"date-parts":[["2020"]]},"page":"685-688","title":"Among Bumble Bees Across Continents","type":"article-journal","volume":"367"},"uris":["http://www.mendeley.com/documents/?uuid=a9352d3f-0dc1-4606-bf81-edaff9b7880b"]},{"id":"ITEM-6","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6","issue":"1-2","issued":{"date-parts":[["2010"]]},"page":"3-15","title":"Adapting to climate change: A perspective from evolutionary physiology","type":"article-journal","volume":"43"},"uris":["http://www.mendeley.com/documents/?uuid=1a04379d-fd70-49af-bf57-75ab943f4276"]},{"id":"ITEM-7","itemData":{"DOI":"10.1126/science.1163156","author":[{"dropping-particle":"","family":"Pörtner","given":"Hans O","non-dropping-particle":"","parse-names":false,"suffix":""},{"dropping-particle":"","family":"Farrell","given":"Anthony P","non-dropping-particle":"","parse-names":false,"suffix":""}],"container-title":"Science","id":"ITEM-7","issue":"5902","issued":{"date-parts":[["2008"]]},"page":"690-692","title":"Physiology and Climate Change","type":"article-journal","volume":"322"},"uris":["http://www.mendeley.com/documents/?uuid=0f031366-1fd1-4413-9ebe-ae27262c028b"]},{"id":"ITEM-8","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8","issue":"6195","issued":{"date-parts":[["2014"]]},"page":"401-406","title":"Defaunation in the Anthropocene","type":"article-journal","volume":"345"},"uris":["http://www.mendeley.com/documents/?uuid=ce5a18e2-7287-40d0-b4c8-5e3302e069dd"]}],"mendeley":{"formattedCitation":"(Pörtner &amp; Farrell 2008; Chown &lt;i&gt;et al.&lt;/i&gt; 2010; Chen &lt;i&gt;et al.&lt;/i&gt; 2011; Dirzo &lt;i&gt;et al.&lt;/i&gt; 2014; Lenoir &amp; Svenning 2015; Newbold &lt;i&gt;et al.&lt;/i&gt; 2015; Soroye &lt;i&gt;et al.&lt;/i&gt; 2020; Inouye 2022)","manualFormatting":"(Pörtner &amp; Farrell 2008; Chown et al. 2010; Chen et al. 2011; Dirzo et al. 2014; Lenoir &amp; Svenning 2015; Newbold et al. 2015; Soroye et al. 2020; Inouye 2022; Butchart 2010)","plainTextFormattedCitation":"(Pörtner &amp; Farrell 2008; Chown et al. 2010; Chen et al. 2011; Dirzo et al. 2014; Lenoir &amp; Svenning 2015; Newbold et al. 2015; Soroye et al. 2020; Inouye 2022)","previouslyFormattedCitation":"(Pörtner &amp; Farrell 2008; Chown &lt;i&gt;et al.&lt;/i&gt; 2010; Chen &lt;i&gt;et al.&lt;/i&gt; 2011; Dirzo &lt;i&gt;et al.&lt;/i&gt; 2014; Lenoir &amp; Svenning 2015; Newbold &lt;i&gt;et al.&lt;/i&gt; 2015; Soroye &lt;i&gt;et al.&lt;/i&gt; 2020; Inouye 2022)"},"properties":{"noteIndex":0},"schema":"https://github.com/citation-style-language/schema/raw/master/csl-citation.json"}</w:instrText>
      </w:r>
      <w:r w:rsidR="00C70D11">
        <w:fldChar w:fldCharType="separate"/>
      </w:r>
      <w:r w:rsidR="00F06C6A" w:rsidRPr="00F06C6A">
        <w:rPr>
          <w:noProof/>
        </w:rPr>
        <w:t xml:space="preserve">(Pörtner &amp; Farrell 2008; Chown </w:t>
      </w:r>
      <w:r w:rsidR="00F06C6A" w:rsidRPr="00F06C6A">
        <w:rPr>
          <w:i/>
          <w:noProof/>
        </w:rPr>
        <w:t>et al.</w:t>
      </w:r>
      <w:r w:rsidR="00F06C6A" w:rsidRPr="00F06C6A">
        <w:rPr>
          <w:noProof/>
        </w:rPr>
        <w:t xml:space="preserve"> 2010; Chen </w:t>
      </w:r>
      <w:r w:rsidR="00F06C6A" w:rsidRPr="00F06C6A">
        <w:rPr>
          <w:i/>
          <w:noProof/>
        </w:rPr>
        <w:t>et al.</w:t>
      </w:r>
      <w:r w:rsidR="00F06C6A" w:rsidRPr="00F06C6A">
        <w:rPr>
          <w:noProof/>
        </w:rPr>
        <w:t xml:space="preserve"> 2011; Dirzo </w:t>
      </w:r>
      <w:r w:rsidR="00F06C6A" w:rsidRPr="00F06C6A">
        <w:rPr>
          <w:i/>
          <w:noProof/>
        </w:rPr>
        <w:t>et al.</w:t>
      </w:r>
      <w:r w:rsidR="00F06C6A" w:rsidRPr="00F06C6A">
        <w:rPr>
          <w:noProof/>
        </w:rPr>
        <w:t xml:space="preserve"> 2014; Lenoir &amp; Svenning 2015; Newbold </w:t>
      </w:r>
      <w:r w:rsidR="00F06C6A" w:rsidRPr="00F06C6A">
        <w:rPr>
          <w:i/>
          <w:noProof/>
        </w:rPr>
        <w:t>et al.</w:t>
      </w:r>
      <w:r w:rsidR="00F06C6A" w:rsidRPr="00F06C6A">
        <w:rPr>
          <w:noProof/>
        </w:rPr>
        <w:t xml:space="preserve"> 2015; Soroye </w:t>
      </w:r>
      <w:r w:rsidR="00F06C6A" w:rsidRPr="00F06C6A">
        <w:rPr>
          <w:i/>
          <w:noProof/>
        </w:rPr>
        <w:t>et al.</w:t>
      </w:r>
      <w:r w:rsidR="00F06C6A" w:rsidRPr="00F06C6A">
        <w:rPr>
          <w:noProof/>
        </w:rPr>
        <w:t xml:space="preserve"> 2020; Inouye 2022</w:t>
      </w:r>
      <w:r w:rsidR="002443EB">
        <w:rPr>
          <w:noProof/>
        </w:rPr>
        <w:t>; Butchart 2010</w:t>
      </w:r>
      <w:r w:rsidR="00F06C6A" w:rsidRPr="00F06C6A">
        <w:rPr>
          <w:noProof/>
        </w:rPr>
        <w:t>)</w:t>
      </w:r>
      <w:r w:rsidR="00C70D11">
        <w:fldChar w:fldCharType="end"/>
      </w:r>
      <w:r w:rsidR="002A7D35">
        <w:t>,</w:t>
      </w:r>
      <w:r w:rsidR="007B2AF7">
        <w:t xml:space="preserve"> </w:t>
      </w:r>
      <w:r w:rsidR="007026F1">
        <w:t xml:space="preserve">and increased </w:t>
      </w:r>
      <w:r w:rsidR="000E43EE">
        <w:t>extinctions</w:t>
      </w:r>
      <w:r w:rsidR="00B50AD7">
        <w:t xml:space="preserve"> </w:t>
      </w:r>
      <w:r w:rsidR="007026F1">
        <w:t>rates</w:t>
      </w:r>
      <w:r w:rsidR="00B50AD7">
        <w:t xml:space="preserve"> to unprecedented levels</w:t>
      </w:r>
      <w:r w:rsidR="00490F13">
        <w:t xml:space="preserve"> </w:t>
      </w:r>
      <w:r w:rsidR="00490F13">
        <w:fldChar w:fldCharType="begin" w:fldLock="1"/>
      </w:r>
      <w:r w:rsidR="00CD3DF1">
        <w:instrText>ADDIN CSL_CITATION {"citationItems":[{"id":"ITEM-1","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1","issue":"5","issued":{"date-parts":[["2015"]]},"page":"9-13","title":"Accelerated modern human-induced species losses: Entering the sixth mass extinction","type":"article-journal","volume":"1"},"uris":["http://www.mendeley.com/documents/?uuid=e0b51240-6402-4db5-8981-5c3c71bbf037"]},{"id":"ITEM-2","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2","issued":{"date-parts":[["2011"]]},"title":"Has the Earth's sixth mass extinction already arrived?","type":"article"},"uris":["http://www.mendeley.com/documents/?uuid=73b16491-0c92-40e4-93fa-624f09855000"]},{"id":"ITEM-3","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3","issued":{"date-parts":[["2015"]]},"title":"Estimating the normal background rate of species extinction","type":"article-journal"},"uris":["http://www.mendeley.com/documents/?uuid=6bfc5e10-cc4e-451a-95e3-0cbbb28f3e38"]}],"mendeley":{"formattedCitation":"(Barnosky &lt;i&gt;et al.&lt;/i&gt; 2011; Ceballos &lt;i&gt;et al.&lt;/i&gt; 2015; De Vos &lt;i&gt;et al.&lt;/i&gt; 2015)","plainTextFormattedCitation":"(Barnosky et al. 2011; Ceballos et al. 2015; De Vos et al. 2015)","previouslyFormattedCitation":"(Barnosky &lt;i&gt;et al.&lt;/i&gt; 2011; Ceballos &lt;i&gt;et al.&lt;/i&gt; 2015; De Vos &lt;i&gt;et al.&lt;/i&gt; 2015)"},"properties":{"noteIndex":0},"schema":"https://github.com/citation-style-language/schema/raw/master/csl-citation.json"}</w:instrText>
      </w:r>
      <w:r w:rsidR="00490F13">
        <w:fldChar w:fldCharType="separate"/>
      </w:r>
      <w:r w:rsidR="00490F13" w:rsidRPr="00490F13">
        <w:rPr>
          <w:noProof/>
        </w:rPr>
        <w:t xml:space="preserve">(Barnosky </w:t>
      </w:r>
      <w:r w:rsidR="00490F13" w:rsidRPr="00490F13">
        <w:rPr>
          <w:i/>
          <w:noProof/>
        </w:rPr>
        <w:t>et al.</w:t>
      </w:r>
      <w:r w:rsidR="00490F13" w:rsidRPr="00490F13">
        <w:rPr>
          <w:noProof/>
        </w:rPr>
        <w:t xml:space="preserve"> 2011; Ceballos </w:t>
      </w:r>
      <w:r w:rsidR="00490F13" w:rsidRPr="00490F13">
        <w:rPr>
          <w:i/>
          <w:noProof/>
        </w:rPr>
        <w:t>et al.</w:t>
      </w:r>
      <w:r w:rsidR="00490F13" w:rsidRPr="00490F13">
        <w:rPr>
          <w:noProof/>
        </w:rPr>
        <w:t xml:space="preserve"> 2015; De Vos </w:t>
      </w:r>
      <w:r w:rsidR="00490F13" w:rsidRPr="00490F13">
        <w:rPr>
          <w:i/>
          <w:noProof/>
        </w:rPr>
        <w:t>et al.</w:t>
      </w:r>
      <w:r w:rsidR="00490F13" w:rsidRPr="00490F13">
        <w:rPr>
          <w:noProof/>
        </w:rPr>
        <w:t xml:space="preserve"> 2015)</w:t>
      </w:r>
      <w:r w:rsidR="00490F13">
        <w:fldChar w:fldCharType="end"/>
      </w:r>
      <w:r w:rsidR="006A55F8">
        <w:t xml:space="preserve"> </w:t>
      </w:r>
      <w:r w:rsidR="00F14794">
        <w:t>–</w:t>
      </w:r>
      <w:r w:rsidR="007026F1">
        <w:t xml:space="preserve"> </w:t>
      </w:r>
      <w:r w:rsidR="005706B2">
        <w:t xml:space="preserve">in some cases </w:t>
      </w:r>
      <w:r w:rsidR="00B50AD7">
        <w:t>putting</w:t>
      </w:r>
      <w:r w:rsidR="005706B2">
        <w:t xml:space="preserve"> </w:t>
      </w:r>
      <w:r w:rsidR="006A55F8">
        <w:t xml:space="preserve">hundreds of </w:t>
      </w:r>
      <w:r w:rsidR="005706B2">
        <w:t>millions of years of evolution</w:t>
      </w:r>
      <w:r w:rsidR="00B50AD7">
        <w:t xml:space="preserve"> at risk</w:t>
      </w:r>
      <w:r w:rsidR="006A55F8">
        <w:t xml:space="preserve"> </w:t>
      </w:r>
      <w:r w:rsidR="006A55F8">
        <w:fldChar w:fldCharType="begin" w:fldLock="1"/>
      </w:r>
      <w:r w:rsidR="00C70D11">
        <w:instrText>ADDIN CSL_CITATION {"citationItems":[{"id":"ITEM-1","itemData":{"DOI":"10.1073/pnas.1714891115","ISSN":"10916490","PMID":"29555733","abstract":"Habitat conversion is driving biodiversity loss and restructuring species assemblages across the globe. Responses to habitat conversion vary widely, however, and little is known about the degree to which shared evolutionary history underlies changes in species richness and composition. We analyzed data from 48 studies, comprising 438 species on five continents, to understand how taxonomic and phylogenetic diversity of amphibian assemblages shifts in response to habitat conversion. We found that evolutionary history explains the majority of variation in species' responses to habitat conversion, with specific clades scattered across the amphibian tree of life being favored by human land uses. Habitat conversion led to an average loss of 139 million years of amphibian evolutionary history within assemblages, high species and lineage turnover at landscape scales, and phylogenetic homogenization at the global scale (despite minimal taxonomic homogenization). Lineage turnover across habitats was greatest in lowland tropical regions where large species pools and stable climates have perhaps given rise to many microclimatically specialized species. Together, our results indicate that strong phylogenetic clustering of species' responses to habitat conversion mediates nonrandom structuring of local assemblages and loss of global phylogenetic diversity. In an age of rapid global change, identifying clades that are most sensitive to habitat conversion will help prioritize use of limited conservation resources.","author":[{"dropping-particle":"","family":"Nowakowski","given":"A. Justin","non-dropping-particle":"","parse-names":false,"suffix":""},{"dropping-particle":"","family":"Frishkoff","given":"Luke O.","non-dropping-particle":"","parse-names":false,"suffix":""},{"dropping-particle":"","family":"Thompson","given":"Michelle E.","non-dropping-particle":"","parse-names":false,"suffix":""},{"dropping-particle":"","family":"Smith","given":"Tatiana M.","non-dropping-particle":"","parse-names":false,"suffix":""},{"dropping-particle":"","family":"Todd","given":"Brian D.","non-dropping-particle":"","parse-names":false,"suffix":""}],"container-title":"Proceedings of the National Academy of Sciences of the United States of America","id":"ITEM-1","issue":"15","issued":{"date-parts":[["2018"]]},"page":"E3454-E3462","title":"Phylogenetic homogenization of amphibian assemblages in human-altered habitats across the globe","type":"article-journal","volume":"115"},"uris":["http://www.mendeley.com/documents/?uuid=dd3b9c4d-e4f4-4fa9-83de-7a84535a7c69"]},{"id":"ITEM-2","itemData":{"abstract":"IUCN 2020. The IUCN Red List of Threatened Species. Version 2020-2. https://www.iucnredlist.org. Downloaded on 09 July 2020.","author":[{"dropping-particle":"","family":"IUCN","given":"","non-dropping-particle":"","parse-names":false,"suffix":""}],"container-title":"https://www.iucnredlist.org. Downloaded on 09 July","id":"ITEM-2","issued":{"date-parts":[["2020"]]},"title":"The IUCN Red List of Threatened Species. Version 2020-2","type":"webpage"},"uris":["http://www.mendeley.com/documents/?uuid=92da35ad-162d-4eb1-95a5-def79b290f17"]}],"mendeley":{"formattedCitation":"(Nowakowski &lt;i&gt;et al.&lt;/i&gt; 2018; IUCN 2020)","plainTextFormattedCitation":"(Nowakowski et al. 2018; IUCN 2020)","previouslyFormattedCitation":"(Nowakowski &lt;i&gt;et al.&lt;/i&gt; 2018; IUCN 2020)"},"properties":{"noteIndex":0},"schema":"https://github.com/citation-style-language/schema/raw/master/csl-citation.json"}</w:instrText>
      </w:r>
      <w:r w:rsidR="006A55F8">
        <w:fldChar w:fldCharType="separate"/>
      </w:r>
      <w:r w:rsidR="00CF3924" w:rsidRPr="00CF3924">
        <w:rPr>
          <w:noProof/>
        </w:rPr>
        <w:t xml:space="preserve">(Nowakowski </w:t>
      </w:r>
      <w:r w:rsidR="00CF3924" w:rsidRPr="00CF3924">
        <w:rPr>
          <w:i/>
          <w:noProof/>
        </w:rPr>
        <w:t>et al.</w:t>
      </w:r>
      <w:r w:rsidR="00CF3924" w:rsidRPr="00CF3924">
        <w:rPr>
          <w:noProof/>
        </w:rPr>
        <w:t xml:space="preserve"> 2018; IUCN 2020)</w:t>
      </w:r>
      <w:r w:rsidR="006A55F8">
        <w:fldChar w:fldCharType="end"/>
      </w:r>
      <w:r w:rsidR="006C2FD5">
        <w:t>.</w:t>
      </w:r>
      <w:commentRangeEnd w:id="0"/>
      <w:r w:rsidR="003B0074">
        <w:rPr>
          <w:rStyle w:val="CommentReference"/>
        </w:rPr>
        <w:commentReference w:id="0"/>
      </w:r>
      <w:r w:rsidR="006C2FD5">
        <w:t xml:space="preserve"> </w:t>
      </w:r>
      <w:r w:rsidR="001650DE">
        <w:t xml:space="preserve">As anthropogenic pressures on biodiversity are unlikely to </w:t>
      </w:r>
      <w:r w:rsidR="00946118">
        <w:t>reduce</w:t>
      </w:r>
      <w:r w:rsidR="00946118">
        <w:t xml:space="preserve"> </w:t>
      </w:r>
      <w:r w:rsidR="001650DE">
        <w:t>given current scenarios of human development</w:t>
      </w:r>
      <w:r w:rsidR="001C351F">
        <w:t xml:space="preserve"> </w:t>
      </w:r>
      <w:r w:rsidR="001C351F">
        <w:fldChar w:fldCharType="begin" w:fldLock="1"/>
      </w:r>
      <w:r w:rsidR="00936E4A">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mendeley":{"formattedCitation":"(Stehfest &lt;i&gt;et al.&lt;/i&gt; 2019)","plainTextFormattedCitation":"(Stehfest et al. 2019)","previouslyFormattedCitation":"(Stehfest &lt;i&gt;et al.&lt;/i&gt; 2019)"},"properties":{"noteIndex":0},"schema":"https://github.com/citation-style-language/schema/raw/master/csl-citation.json"}</w:instrText>
      </w:r>
      <w:r w:rsidR="001C351F">
        <w:fldChar w:fldCharType="separate"/>
      </w:r>
      <w:r w:rsidR="001C351F" w:rsidRPr="001C351F">
        <w:rPr>
          <w:noProof/>
        </w:rPr>
        <w:t xml:space="preserve">(Stehfest </w:t>
      </w:r>
      <w:r w:rsidR="001C351F" w:rsidRPr="001C351F">
        <w:rPr>
          <w:i/>
          <w:noProof/>
        </w:rPr>
        <w:t>et al.</w:t>
      </w:r>
      <w:r w:rsidR="001C351F" w:rsidRPr="001C351F">
        <w:rPr>
          <w:noProof/>
        </w:rPr>
        <w:t xml:space="preserve"> 2019)</w:t>
      </w:r>
      <w:r w:rsidR="001C351F">
        <w:fldChar w:fldCharType="end"/>
      </w:r>
      <w:r w:rsidR="001650DE">
        <w:t>, and as international targets</w:t>
      </w:r>
      <w:r w:rsidR="001C2944">
        <w:t xml:space="preserve"> aiming to protect biodiversity and related ecosystem services</w:t>
      </w:r>
      <w:r w:rsidR="001650DE">
        <w:t xml:space="preserve"> have failed to be met</w:t>
      </w:r>
      <w:r w:rsidR="006A55F8">
        <w:t xml:space="preserve"> </w:t>
      </w:r>
      <w:r w:rsidR="006A55F8">
        <w:fldChar w:fldCharType="begin" w:fldLock="1"/>
      </w:r>
      <w:r w:rsidR="006A55F8">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6A55F8">
        <w:fldChar w:fldCharType="separate"/>
      </w:r>
      <w:r w:rsidR="006A55F8" w:rsidRPr="006A55F8">
        <w:rPr>
          <w:noProof/>
        </w:rPr>
        <w:t xml:space="preserve">(Buchanan </w:t>
      </w:r>
      <w:r w:rsidR="006A55F8" w:rsidRPr="006A55F8">
        <w:rPr>
          <w:i/>
          <w:noProof/>
        </w:rPr>
        <w:t>et al.</w:t>
      </w:r>
      <w:r w:rsidR="006A55F8" w:rsidRPr="006A55F8">
        <w:rPr>
          <w:noProof/>
        </w:rPr>
        <w:t xml:space="preserve"> 2020)</w:t>
      </w:r>
      <w:r w:rsidR="006A55F8">
        <w:fldChar w:fldCharType="end"/>
      </w:r>
      <w:r w:rsidR="001650DE">
        <w:t>, it is vital that we keep pursuing conservation and mitigating efforts to minimise or even reverse human impacts on biodiversity.</w:t>
      </w:r>
    </w:p>
    <w:p w14:paraId="6260A561" w14:textId="0920B6F2" w:rsidR="00DA5B3C" w:rsidRDefault="00AD3667" w:rsidP="6A674BE5">
      <w:pPr>
        <w:spacing w:line="276" w:lineRule="auto"/>
        <w:jc w:val="both"/>
        <w:rPr>
          <w:rFonts w:eastAsiaTheme="minorEastAsia"/>
        </w:rPr>
      </w:pPr>
      <w:r>
        <w:t xml:space="preserve">Human pressures </w:t>
      </w:r>
      <w:r w:rsidR="00335829">
        <w:t>impact species unevenly</w:t>
      </w:r>
      <w:r w:rsidR="00FE6C86">
        <w:t xml:space="preserve">; </w:t>
      </w:r>
      <w:r w:rsidR="00371540">
        <w:t xml:space="preserve">for instance, </w:t>
      </w:r>
      <w:r w:rsidR="00D80097">
        <w:t xml:space="preserve">past work has </w:t>
      </w:r>
      <w:r w:rsidR="0016170A">
        <w:t>highlighted</w:t>
      </w:r>
      <w:r w:rsidR="00FC4BC6">
        <w:t xml:space="preserve"> </w:t>
      </w:r>
      <w:r w:rsidR="0016170A">
        <w:t>phylogenetic</w:t>
      </w:r>
      <w:r w:rsidR="00E94890">
        <w:t xml:space="preserve"> and</w:t>
      </w:r>
      <w:r w:rsidR="00FC4BC6">
        <w:t xml:space="preserve"> spatial</w:t>
      </w:r>
      <w:r w:rsidR="0016170A">
        <w:t xml:space="preserve"> biases in</w:t>
      </w:r>
      <w:r w:rsidR="0011241C">
        <w:t xml:space="preserve"> species</w:t>
      </w:r>
      <w:r w:rsidR="0016170A">
        <w:t xml:space="preserve"> </w:t>
      </w:r>
      <w:r w:rsidR="00EC47DE">
        <w:rPr>
          <w:rFonts w:eastAsiaTheme="minorEastAsia"/>
        </w:rPr>
        <w:t>vulnerability to human pressures</w:t>
      </w:r>
      <w:r w:rsidR="00D80097" w:rsidRPr="6A674BE5">
        <w:rPr>
          <w:rFonts w:eastAsiaTheme="minorEastAsia"/>
        </w:rPr>
        <w:t xml:space="preserve"> </w:t>
      </w:r>
      <w:r w:rsidR="00C922AC">
        <w:rPr>
          <w:rFonts w:eastAsiaTheme="minorEastAsia"/>
        </w:rPr>
        <w:fldChar w:fldCharType="begin" w:fldLock="1"/>
      </w:r>
      <w:r w:rsidR="0026380E">
        <w:rPr>
          <w:rFonts w:eastAsiaTheme="minorEastAsia"/>
        </w:rPr>
        <w:instrText>ADDIN CSL_CITATION {"citationItems":[{"id":"ITEM-1","itemData":{"DOI":"10.1371/journal.pone.0047082","ISSN":"19326203","PMID":"23056587","abstract":"There is an urgent need to reduce drastically the rate at which biodiversity is declining worldwide. Phylogenetic methods are increasingly being recognised as providing a useful framework for predicting future losses, and guiding efforts for pre-emptive conservation actions. In this study, we used a reconstructed phylogenetic tree of angiosperm species of the Eastern Arc Mountains - an important African biodiversity hotspot - and described the distribution of extinction risk across taxonomic ranks and phylogeny. We provide evidence for both taxonomic and phylogenetic selectivity in extinction risk. However, we found that selectivity varies with IUCN extinction risk category. Vulnerable species are more closely related than expected by chance, whereas endangered and critically endangered species are not significantly clustered on the phylogeny. We suggest that the general observation for taxonomic and phylogenetic selectivity (i.e. phylogenetic signal, the tendency of closely related species to share similar traits) in extinction risks is therefore largely driven by vulnerable species, and not necessarily the most highly threatened. We also used information on altitudinal distribution and climate to generate a predictive model of at-risk species richness, and found that greater threatened species richness is found at higher altitude, allowing for more informed conservation decision making. Our results indicate that evolutionary history can help predict plant susceptibility to extinction threats in the hyper-diverse but woefully-understudied Eastern Arc Mountains, and illustrate the contribution of phylogenetic approaches in conserving African floristic biodiversity where detailed ecological and evolutionary data are often lacking. © 2012 Yessoufou et al.","author":[{"dropping-particle":"","family":"Yessoufou","given":"Kowiyou","non-dropping-particle":"","parse-names":false,"suffix":""},{"dropping-particle":"","family":"Daru","given":"Barnabas H.","non-dropping-particle":"","parse-names":false,"suffix":""},{"dropping-particle":"","family":"Davies","given":"T. Jonathan","non-dropping-particle":"","parse-names":false,"suffix":""}],"container-title":"PLoS ONE","id":"ITEM-1","issue":"10","issued":{"date-parts":[["2012"]]},"title":"Phylogenetic Patterns of Extinction Risk in the Eastern Arc Ecosystems, an African Biodiversity Hotspot","type":"article-journal","volume":"7"},"uris":["http://www.mendeley.com/documents/?uuid=d221676e-5835-4a0f-9d9e-7e63ee63b083"]},{"id":"ITEM-2","itemData":{"DOI":"10.1111/conl.12258","ISSN":"1755263X","abstract":"Rising rates of extinction create an urgent need to identify the mechanisms and drivers of endangerment. One critical question is whether major phylogenetic lineages are equally at risk to the same threats. We used the IUCN Red List classification to explore the effect of four major threatening processes (habitat alteration, invasive species, climate change and overexploitation) on 7,441 species in four terrestrial vertebrate classes. As expected, species rated as vulnerable to a higher number of threats were also at greater risk of extinction. However, this pattern differed strongly among classes. Notably, invasive species and climate change were strongly associated with increased risk of extinction in birds but not mammals. These large-scale differences might be artifacts of differing methodologies used by class specialists to classify species vulnerability; or might reflect biological differences. That ambiguity needs to be resolved, because it has strong implications for the assessment and amelioration of threatening processes.","author":[{"dropping-particle":"","family":"Ducatez","given":"Simon","non-dropping-particle":"","parse-names":false,"suffix":""},{"dropping-particle":"","family":"Shine","given":"Richard","non-dropping-particle":"","parse-names":false,"suffix":""}],"container-title":"Conservation Letters","id":"ITEM-2","issue":"2","issued":{"date-parts":[["2017"]]},"page":"186-194","title":"Drivers of Extinction Risk in Terrestrial Vertebrates","type":"article-journal","volume":"10"},"uris":["http://www.mendeley.com/documents/?uuid=8982573f-94e2-4769-bd29-014b59759005"]},{"id":"ITEM-3","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 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P.","non-dropping-particle":"","parse-names":false,"suffix":""},{"dropping-particle":"","family":"Purvis","given":"Andy","non-dropping-particle":"","parse-names":false,"suffix":""}],"container-title":"Ecology Letters","id":"ITEM-3","issued":{"date-parts":[["2009"]]},"title":"Geographical variation in predictors of mammalian extinction risk: Big is bad, but only in the tropics","type":"article-journal"},"uris":["http://www.mendeley.com/documents/?uuid=66676851-998a-41d5-beca-883b996c51ba"]},{"id":"ITEM-4","itemData":{"DOI":"10.1111/ele.13860","ISSN":"14610248","PMID":"35199919","abstract":"Increases in biodiversity often lead to greater, and less variable, levels of ecosystem functioning. However, whether species are less likely to go extinct in more diverse ecosystems is unclear. We use comprehensive estimates of avian taxonomic, phylogenetic and functional diversity to characterise the global relationship between multiple dimensions of diversity and extinction risk in birds, focusing on contemporary threat status and latent extinction risk. We find that more diverse assemblages have lower mean IUCN threat status despite being composed of species with attributes that make them more vulnerable to extinction, such as large body size or small range size. Indeed, the reduction in current threat status associated with greater diversity far outweighs the increased risk associated with the accumulation of extinction-prone species in more diverse assemblages. Our results suggest that high diversity reduces extinction risk, and that species conservation targets may therefore best be achieved by maintaining high levels of overall biodiversity in natural ecosystems.","author":[{"dropping-particle":"","family":"Weeks","given":"Brian C.","non-dropping-particle":"","parse-names":false,"suffix":""},{"dropping-particle":"","family":"Naeem","given":"Shahid","non-dropping-particle":"","parse-names":false,"suffix":""},{"dropping-particle":"","family":"Lasky","given":"Jesse R.","non-dropping-particle":"","parse-names":false,"suffix":""},{"dropping-particle":"","family":"Tobias","given":"Joseph A.","non-dropping-particle":"","parse-names":false,"suffix":""}],"container-title":"Ecology Letters","id":"ITEM-4","issue":"3","issued":{"date-parts":[["2022"]]},"page":"697-707","title":"Diversity and extinction risk are inversely related at a global scale","type":"article-journal","volume":"25"},"uris":["http://www.mendeley.com/documents/?uuid=6e8ba352-bf47-497a-aee6-61e6d032ddd9"]}],"mendeley":{"formattedCitation":"(Fritz &lt;i&gt;et al.&lt;/i&gt; 2009; Yessoufou &lt;i&gt;et al.&lt;/i&gt; 2012; Ducatez &amp; Shine 2017; Weeks &lt;i&gt;et al.&lt;/i&gt; 2022)","plainTextFormattedCitation":"(Fritz et al. 2009; Yessoufou et al. 2012; Ducatez &amp; Shine 2017; Weeks et al. 2022)","previouslyFormattedCitation":"(Fritz &lt;i&gt;et al.&lt;/i&gt; 2009; Yessoufou &lt;i&gt;et al.&lt;/i&gt; 2012; Ducatez &amp; Shine 2017; Weeks &lt;i&gt;et al.&lt;/i&gt; 2022)"},"properties":{"noteIndex":0},"schema":"https://github.com/citation-style-language/schema/raw/master/csl-citation.json"}</w:instrText>
      </w:r>
      <w:r w:rsidR="00C922AC">
        <w:rPr>
          <w:rFonts w:eastAsiaTheme="minorEastAsia"/>
        </w:rPr>
        <w:fldChar w:fldCharType="separate"/>
      </w:r>
      <w:r w:rsidR="009545A5" w:rsidRPr="009545A5">
        <w:rPr>
          <w:rFonts w:eastAsiaTheme="minorEastAsia"/>
          <w:noProof/>
        </w:rPr>
        <w:t xml:space="preserve">(Fritz </w:t>
      </w:r>
      <w:r w:rsidR="009545A5" w:rsidRPr="009545A5">
        <w:rPr>
          <w:rFonts w:eastAsiaTheme="minorEastAsia"/>
          <w:i/>
          <w:noProof/>
        </w:rPr>
        <w:t>et al.</w:t>
      </w:r>
      <w:r w:rsidR="009545A5" w:rsidRPr="009545A5">
        <w:rPr>
          <w:rFonts w:eastAsiaTheme="minorEastAsia"/>
          <w:noProof/>
        </w:rPr>
        <w:t xml:space="preserve"> 2009; Yessoufou </w:t>
      </w:r>
      <w:r w:rsidR="009545A5" w:rsidRPr="009545A5">
        <w:rPr>
          <w:rFonts w:eastAsiaTheme="minorEastAsia"/>
          <w:i/>
          <w:noProof/>
        </w:rPr>
        <w:t>et al.</w:t>
      </w:r>
      <w:r w:rsidR="009545A5" w:rsidRPr="009545A5">
        <w:rPr>
          <w:rFonts w:eastAsiaTheme="minorEastAsia"/>
          <w:noProof/>
        </w:rPr>
        <w:t xml:space="preserve"> 2012; Ducatez &amp; Shine 2017; Weeks </w:t>
      </w:r>
      <w:r w:rsidR="009545A5" w:rsidRPr="009545A5">
        <w:rPr>
          <w:rFonts w:eastAsiaTheme="minorEastAsia"/>
          <w:i/>
          <w:noProof/>
        </w:rPr>
        <w:t>et al.</w:t>
      </w:r>
      <w:r w:rsidR="009545A5" w:rsidRPr="009545A5">
        <w:rPr>
          <w:rFonts w:eastAsiaTheme="minorEastAsia"/>
          <w:noProof/>
        </w:rPr>
        <w:t xml:space="preserve"> 2022)</w:t>
      </w:r>
      <w:r w:rsidR="00C922AC">
        <w:rPr>
          <w:rFonts w:eastAsiaTheme="minorEastAsia"/>
        </w:rPr>
        <w:fldChar w:fldCharType="end"/>
      </w:r>
      <w:r w:rsidR="00335829" w:rsidRPr="6A674BE5">
        <w:rPr>
          <w:rFonts w:eastAsiaTheme="minorEastAsia"/>
        </w:rPr>
        <w:t>.</w:t>
      </w:r>
      <w:r w:rsidR="00D65CB2" w:rsidRPr="6A674BE5">
        <w:rPr>
          <w:rFonts w:eastAsiaTheme="minorEastAsia"/>
        </w:rPr>
        <w:t xml:space="preserve"> </w:t>
      </w:r>
      <w:r w:rsidR="00157A6C" w:rsidRPr="6A674BE5">
        <w:rPr>
          <w:rFonts w:eastAsiaTheme="minorEastAsia"/>
        </w:rPr>
        <w:t>Some species</w:t>
      </w:r>
      <w:r w:rsidR="00FE4AA8" w:rsidRPr="6A674BE5">
        <w:rPr>
          <w:rFonts w:eastAsiaTheme="minorEastAsia"/>
        </w:rPr>
        <w:t xml:space="preserve"> (</w:t>
      </w:r>
      <w:r w:rsidR="001F783D" w:rsidRPr="6A674BE5">
        <w:rPr>
          <w:rFonts w:eastAsiaTheme="minorEastAsia"/>
        </w:rPr>
        <w:t>termed “winners”</w:t>
      </w:r>
      <w:r w:rsidR="00FE4AA8" w:rsidRPr="6A674BE5">
        <w:rPr>
          <w:rFonts w:eastAsiaTheme="minorEastAsia"/>
        </w:rPr>
        <w:t xml:space="preserve"> in past work) </w:t>
      </w:r>
      <w:r w:rsidR="00157A6C" w:rsidRPr="6A674BE5">
        <w:rPr>
          <w:rFonts w:eastAsiaTheme="minorEastAsia"/>
        </w:rPr>
        <w:t>may benefit from global changes</w:t>
      </w:r>
      <w:r w:rsidR="001F783D" w:rsidRPr="6A674BE5">
        <w:rPr>
          <w:rFonts w:eastAsiaTheme="minorEastAsia"/>
        </w:rPr>
        <w:t>, while o</w:t>
      </w:r>
      <w:r w:rsidR="00157A6C" w:rsidRPr="6A674BE5">
        <w:rPr>
          <w:rFonts w:eastAsiaTheme="minorEastAsia"/>
        </w:rPr>
        <w:t>ther species</w:t>
      </w:r>
      <w:r w:rsidR="00FE4AA8" w:rsidRPr="6A674BE5">
        <w:rPr>
          <w:rFonts w:eastAsiaTheme="minorEastAsia"/>
        </w:rPr>
        <w:t xml:space="preserve"> (</w:t>
      </w:r>
      <w:r w:rsidR="0002481B" w:rsidRPr="6A674BE5">
        <w:rPr>
          <w:rFonts w:eastAsiaTheme="minorEastAsia"/>
        </w:rPr>
        <w:t xml:space="preserve">termed </w:t>
      </w:r>
      <w:r w:rsidR="009C0F39" w:rsidRPr="6A674BE5">
        <w:rPr>
          <w:rFonts w:eastAsiaTheme="minorEastAsia"/>
        </w:rPr>
        <w:t>“losers”</w:t>
      </w:r>
      <w:r w:rsidR="00FE4AA8" w:rsidRPr="6A674BE5">
        <w:rPr>
          <w:rFonts w:eastAsiaTheme="minorEastAsia"/>
        </w:rPr>
        <w:t>)</w:t>
      </w:r>
      <w:r w:rsidR="001F783D" w:rsidRPr="6A674BE5">
        <w:rPr>
          <w:rFonts w:eastAsiaTheme="minorEastAsia"/>
        </w:rPr>
        <w:t xml:space="preserve"> </w:t>
      </w:r>
      <w:r w:rsidR="00157A6C" w:rsidRPr="6A674BE5">
        <w:rPr>
          <w:rFonts w:eastAsiaTheme="minorEastAsia"/>
        </w:rPr>
        <w:t xml:space="preserve">are likely to decline. </w:t>
      </w:r>
      <w:r w:rsidR="00226D85" w:rsidRPr="6A674BE5">
        <w:rPr>
          <w:rFonts w:eastAsiaTheme="minorEastAsia"/>
        </w:rPr>
        <w:t>Understand</w:t>
      </w:r>
      <w:r w:rsidR="00B9775B" w:rsidRPr="6A674BE5">
        <w:rPr>
          <w:rFonts w:eastAsiaTheme="minorEastAsia"/>
        </w:rPr>
        <w:t>ing</w:t>
      </w:r>
      <w:r w:rsidR="00226D85" w:rsidRPr="6A674BE5">
        <w:rPr>
          <w:rFonts w:eastAsiaTheme="minorEastAsia"/>
        </w:rPr>
        <w:t xml:space="preserve"> the factors that underpin interspecific variation in s</w:t>
      </w:r>
      <w:r w:rsidR="00DA68DE" w:rsidRPr="6A674BE5">
        <w:rPr>
          <w:rFonts w:eastAsiaTheme="minorEastAsia"/>
        </w:rPr>
        <w:t>pecies</w:t>
      </w:r>
      <w:r w:rsidR="00226D85" w:rsidRPr="6A674BE5">
        <w:rPr>
          <w:rFonts w:eastAsiaTheme="minorEastAsia"/>
        </w:rPr>
        <w:t xml:space="preserve">’ responses to human </w:t>
      </w:r>
      <w:r w:rsidR="00F505F8" w:rsidRPr="6A674BE5">
        <w:rPr>
          <w:rFonts w:eastAsiaTheme="minorEastAsia"/>
        </w:rPr>
        <w:t>pressures</w:t>
      </w:r>
      <w:r w:rsidR="00226D85" w:rsidRPr="6A674BE5">
        <w:rPr>
          <w:rFonts w:eastAsiaTheme="minorEastAsia"/>
        </w:rPr>
        <w:t xml:space="preserve"> is valuable to conservation planning</w:t>
      </w:r>
      <w:r w:rsidR="00426F47" w:rsidRPr="6A674BE5">
        <w:rPr>
          <w:rFonts w:eastAsiaTheme="minorEastAsia"/>
        </w:rPr>
        <w:t>, as it can help target and prioritise species</w:t>
      </w:r>
      <w:r w:rsidR="007C1FAF" w:rsidRPr="6A674BE5">
        <w:rPr>
          <w:rFonts w:eastAsiaTheme="minorEastAsia"/>
        </w:rPr>
        <w:t xml:space="preserve"> </w:t>
      </w:r>
      <w:r w:rsidR="00426F47" w:rsidRPr="6A674BE5">
        <w:rPr>
          <w:rFonts w:eastAsiaTheme="minorEastAsia"/>
        </w:rPr>
        <w:t>at</w:t>
      </w:r>
      <w:r w:rsidR="007C1FAF" w:rsidRPr="6A674BE5">
        <w:rPr>
          <w:rFonts w:eastAsiaTheme="minorEastAsia"/>
        </w:rPr>
        <w:t xml:space="preserve"> most</w:t>
      </w:r>
      <w:r w:rsidR="00426F47" w:rsidRPr="6A674BE5">
        <w:rPr>
          <w:rFonts w:eastAsiaTheme="minorEastAsia"/>
        </w:rPr>
        <w:t xml:space="preserve"> risk</w:t>
      </w:r>
      <w:r w:rsidR="005204C4" w:rsidRPr="6A674BE5">
        <w:rPr>
          <w:rFonts w:eastAsiaTheme="minorEastAsia"/>
        </w:rPr>
        <w:t xml:space="preserve"> from</w:t>
      </w:r>
      <w:r w:rsidR="004C4C55">
        <w:rPr>
          <w:rFonts w:eastAsiaTheme="minorEastAsia"/>
        </w:rPr>
        <w:t xml:space="preserve"> different</w:t>
      </w:r>
      <w:r w:rsidR="005204C4" w:rsidRPr="6A674BE5">
        <w:rPr>
          <w:rFonts w:eastAsiaTheme="minorEastAsia"/>
        </w:rPr>
        <w:t xml:space="preserve"> threats</w:t>
      </w:r>
      <w:r w:rsidR="003E4C41">
        <w:rPr>
          <w:rFonts w:eastAsiaTheme="minorEastAsia"/>
        </w:rPr>
        <w:t xml:space="preserve">. </w:t>
      </w:r>
      <w:r w:rsidR="004C4C55">
        <w:rPr>
          <w:rFonts w:eastAsiaTheme="minorEastAsia"/>
        </w:rPr>
        <w:t>One of the reasons why s</w:t>
      </w:r>
      <w:r w:rsidR="003E4C41">
        <w:rPr>
          <w:rFonts w:eastAsiaTheme="minorEastAsia"/>
        </w:rPr>
        <w:t xml:space="preserve">pecies differ in their responses to </w:t>
      </w:r>
      <w:r w:rsidR="004C4C55">
        <w:rPr>
          <w:rFonts w:eastAsiaTheme="minorEastAsia"/>
        </w:rPr>
        <w:t xml:space="preserve">environmental change is that </w:t>
      </w:r>
      <w:r w:rsidR="004E42F6">
        <w:rPr>
          <w:rFonts w:eastAsiaTheme="minorEastAsia"/>
        </w:rPr>
        <w:t>species</w:t>
      </w:r>
      <w:r w:rsidR="003E4C41">
        <w:rPr>
          <w:rFonts w:eastAsiaTheme="minorEastAsia"/>
        </w:rPr>
        <w:t xml:space="preserve"> </w:t>
      </w:r>
      <w:r w:rsidR="004C4C55">
        <w:rPr>
          <w:rFonts w:eastAsiaTheme="minorEastAsia"/>
        </w:rPr>
        <w:t xml:space="preserve">are inherently </w:t>
      </w:r>
      <w:r w:rsidR="00ED3170">
        <w:rPr>
          <w:rFonts w:eastAsiaTheme="minorEastAsia"/>
        </w:rPr>
        <w:t>differ</w:t>
      </w:r>
      <w:r w:rsidR="004C4C55">
        <w:rPr>
          <w:rFonts w:eastAsiaTheme="minorEastAsia"/>
        </w:rPr>
        <w:t xml:space="preserve">ent, </w:t>
      </w:r>
      <w:r w:rsidR="00AF7877">
        <w:rPr>
          <w:rFonts w:eastAsiaTheme="minorEastAsia"/>
        </w:rPr>
        <w:t xml:space="preserve">and </w:t>
      </w:r>
      <w:r w:rsidR="004C4C55">
        <w:rPr>
          <w:rFonts w:eastAsiaTheme="minorEastAsia"/>
        </w:rPr>
        <w:t xml:space="preserve">possess various characteristics, </w:t>
      </w:r>
      <w:r w:rsidR="00ED3170">
        <w:rPr>
          <w:rFonts w:eastAsiaTheme="minorEastAsia"/>
        </w:rPr>
        <w:t>or traits</w:t>
      </w:r>
      <w:r w:rsidR="004C4C55">
        <w:rPr>
          <w:rFonts w:eastAsiaTheme="minorEastAsia"/>
        </w:rPr>
        <w:t>.</w:t>
      </w:r>
      <w:r w:rsidR="0074638D">
        <w:rPr>
          <w:rFonts w:eastAsiaTheme="minorEastAsia"/>
        </w:rPr>
        <w:t xml:space="preserve"> </w:t>
      </w:r>
      <w:r w:rsidR="00535283">
        <w:rPr>
          <w:rFonts w:eastAsiaTheme="minorEastAsia"/>
        </w:rPr>
        <w:t>I</w:t>
      </w:r>
      <w:r w:rsidR="00ED3170">
        <w:rPr>
          <w:rFonts w:eastAsiaTheme="minorEastAsia"/>
        </w:rPr>
        <w:t>n my thesis</w:t>
      </w:r>
      <w:r w:rsidR="00535283">
        <w:rPr>
          <w:rFonts w:eastAsiaTheme="minorEastAsia"/>
        </w:rPr>
        <w:t xml:space="preserve">, </w:t>
      </w:r>
      <w:r w:rsidR="0026380E">
        <w:rPr>
          <w:rFonts w:eastAsiaTheme="minorEastAsia"/>
        </w:rPr>
        <w:t xml:space="preserve">following </w:t>
      </w:r>
      <w:r w:rsidR="0026380E">
        <w:rPr>
          <w:rFonts w:eastAsiaTheme="minorEastAsia"/>
        </w:rPr>
        <w:fldChar w:fldCharType="begin" w:fldLock="1"/>
      </w:r>
      <w:r w:rsidR="009D4028">
        <w:rPr>
          <w:rFonts w:eastAsiaTheme="minorEastAsia"/>
        </w:rP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0026380E">
        <w:rPr>
          <w:rFonts w:eastAsiaTheme="minorEastAsia"/>
        </w:rPr>
        <w:fldChar w:fldCharType="separate"/>
      </w:r>
      <w:r w:rsidR="0026380E" w:rsidRPr="0026380E">
        <w:rPr>
          <w:rFonts w:eastAsiaTheme="minorEastAsia"/>
          <w:noProof/>
        </w:rPr>
        <w:t xml:space="preserve">McGill </w:t>
      </w:r>
      <w:r w:rsidR="0026380E" w:rsidRPr="0026380E">
        <w:rPr>
          <w:rFonts w:eastAsiaTheme="minorEastAsia"/>
          <w:i/>
          <w:noProof/>
        </w:rPr>
        <w:t>et al.</w:t>
      </w:r>
      <w:r w:rsidR="0026380E" w:rsidRPr="0026380E">
        <w:rPr>
          <w:rFonts w:eastAsiaTheme="minorEastAsia"/>
          <w:noProof/>
        </w:rPr>
        <w:t xml:space="preserve"> </w:t>
      </w:r>
      <w:r w:rsidR="0026380E">
        <w:rPr>
          <w:rFonts w:eastAsiaTheme="minorEastAsia"/>
          <w:noProof/>
        </w:rPr>
        <w:t>(</w:t>
      </w:r>
      <w:r w:rsidR="0026380E" w:rsidRPr="0026380E">
        <w:rPr>
          <w:rFonts w:eastAsiaTheme="minorEastAsia"/>
          <w:noProof/>
        </w:rPr>
        <w:t>2006)</w:t>
      </w:r>
      <w:r w:rsidR="0026380E">
        <w:rPr>
          <w:rFonts w:eastAsiaTheme="minorEastAsia"/>
        </w:rPr>
        <w:fldChar w:fldCharType="end"/>
      </w:r>
      <w:r w:rsidR="004769C0">
        <w:rPr>
          <w:rFonts w:eastAsiaTheme="minorEastAsia"/>
        </w:rPr>
        <w:t xml:space="preserve">, </w:t>
      </w:r>
      <w:r w:rsidR="00535283">
        <w:rPr>
          <w:rFonts w:eastAsiaTheme="minorEastAsia"/>
        </w:rPr>
        <w:t>I defined traits</w:t>
      </w:r>
      <w:r w:rsidR="00ED3170">
        <w:rPr>
          <w:rFonts w:eastAsiaTheme="minorEastAsia"/>
        </w:rPr>
        <w:t xml:space="preserve"> as characteristics </w:t>
      </w:r>
      <w:r w:rsidR="00535283">
        <w:rPr>
          <w:rFonts w:eastAsiaTheme="minorEastAsia"/>
        </w:rPr>
        <w:t>measurable</w:t>
      </w:r>
      <w:r w:rsidR="00ED3170">
        <w:rPr>
          <w:rFonts w:eastAsiaTheme="minorEastAsia"/>
        </w:rPr>
        <w:t xml:space="preserve"> at </w:t>
      </w:r>
      <w:r w:rsidR="00535283">
        <w:rPr>
          <w:rFonts w:eastAsiaTheme="minorEastAsia"/>
        </w:rPr>
        <w:t>the level</w:t>
      </w:r>
      <w:r w:rsidR="00ED3170">
        <w:rPr>
          <w:rFonts w:eastAsiaTheme="minorEastAsia"/>
        </w:rPr>
        <w:t xml:space="preserve"> of an individual,</w:t>
      </w:r>
      <w:r w:rsidR="00535283">
        <w:rPr>
          <w:rFonts w:eastAsiaTheme="minorEastAsia"/>
        </w:rPr>
        <w:t xml:space="preserve"> </w:t>
      </w:r>
      <w:r w:rsidR="004769C0">
        <w:rPr>
          <w:rFonts w:eastAsiaTheme="minorEastAsia"/>
        </w:rPr>
        <w:t>comparable</w:t>
      </w:r>
      <w:r w:rsidR="0038397C">
        <w:rPr>
          <w:rFonts w:eastAsiaTheme="minorEastAsia"/>
        </w:rPr>
        <w:t xml:space="preserve"> across different species, </w:t>
      </w:r>
      <w:r w:rsidR="00535283">
        <w:rPr>
          <w:rFonts w:eastAsiaTheme="minorEastAsia"/>
        </w:rPr>
        <w:t>with</w:t>
      </w:r>
      <w:r w:rsidR="0026380E">
        <w:rPr>
          <w:rFonts w:eastAsiaTheme="minorEastAsia"/>
        </w:rPr>
        <w:t xml:space="preserve"> likely </w:t>
      </w:r>
      <w:r w:rsidR="004769C0">
        <w:rPr>
          <w:rFonts w:eastAsiaTheme="minorEastAsia"/>
        </w:rPr>
        <w:t xml:space="preserve">impacts </w:t>
      </w:r>
      <w:r w:rsidR="0026380E">
        <w:rPr>
          <w:rFonts w:eastAsiaTheme="minorEastAsia"/>
        </w:rPr>
        <w:t>on organismal fitness or performance</w:t>
      </w:r>
      <w:r w:rsidR="00226D85" w:rsidRPr="6A674BE5">
        <w:rPr>
          <w:rFonts w:eastAsiaTheme="minorEastAsia"/>
        </w:rPr>
        <w:t>.</w:t>
      </w:r>
      <w:r w:rsidR="00DE4518" w:rsidRPr="6A674BE5">
        <w:rPr>
          <w:rFonts w:eastAsiaTheme="minorEastAsia"/>
        </w:rPr>
        <w:t xml:space="preserve"> </w:t>
      </w:r>
      <w:commentRangeStart w:id="1"/>
      <w:r w:rsidR="00735AB3">
        <w:rPr>
          <w:rFonts w:eastAsiaTheme="minorEastAsia"/>
        </w:rPr>
        <w:t>A</w:t>
      </w:r>
      <w:r w:rsidR="00485C59" w:rsidRPr="6A674BE5">
        <w:rPr>
          <w:rFonts w:eastAsiaTheme="minorEastAsia"/>
        </w:rPr>
        <w:t xml:space="preserve">sking </w:t>
      </w:r>
      <w:r w:rsidR="003E05C0" w:rsidRPr="6A674BE5">
        <w:rPr>
          <w:rFonts w:eastAsiaTheme="minorEastAsia"/>
        </w:rPr>
        <w:t xml:space="preserve">whether </w:t>
      </w:r>
      <w:r w:rsidR="000608B1" w:rsidRPr="6A674BE5">
        <w:rPr>
          <w:rFonts w:eastAsiaTheme="minorEastAsia"/>
        </w:rPr>
        <w:t>species traits relate to species’ responses to land-use and climate change</w:t>
      </w:r>
      <w:r w:rsidR="00F505F8" w:rsidRPr="6A674BE5">
        <w:rPr>
          <w:rFonts w:eastAsiaTheme="minorEastAsia"/>
        </w:rPr>
        <w:t xml:space="preserve"> </w:t>
      </w:r>
      <w:r w:rsidR="005273BA" w:rsidRPr="6A674BE5">
        <w:rPr>
          <w:rFonts w:eastAsiaTheme="minorEastAsia"/>
        </w:rPr>
        <w:t xml:space="preserve">can help </w:t>
      </w:r>
      <w:r w:rsidR="00D426DA">
        <w:rPr>
          <w:rFonts w:eastAsiaTheme="minorEastAsia"/>
        </w:rPr>
        <w:t>understand</w:t>
      </w:r>
      <w:r w:rsidR="00D426DA" w:rsidRPr="6A674BE5">
        <w:rPr>
          <w:rFonts w:eastAsiaTheme="minorEastAsia"/>
        </w:rPr>
        <w:t xml:space="preserve"> </w:t>
      </w:r>
      <w:r w:rsidR="00344017" w:rsidRPr="6A674BE5">
        <w:rPr>
          <w:rFonts w:eastAsiaTheme="minorEastAsia"/>
        </w:rPr>
        <w:t>interspecific differences</w:t>
      </w:r>
      <w:commentRangeEnd w:id="1"/>
      <w:r w:rsidR="00327515">
        <w:rPr>
          <w:rStyle w:val="CommentReference"/>
        </w:rPr>
        <w:commentReference w:id="1"/>
      </w:r>
      <w:r w:rsidR="00D426DA">
        <w:rPr>
          <w:rFonts w:eastAsiaTheme="minorEastAsia"/>
        </w:rPr>
        <w:t xml:space="preserve"> in species’ responses to human threats</w:t>
      </w:r>
      <w:r w:rsidR="00E3701A">
        <w:rPr>
          <w:rFonts w:eastAsiaTheme="minorEastAsia"/>
        </w:rPr>
        <w:t xml:space="preserve"> </w:t>
      </w:r>
      <w:r w:rsidR="00E3701A">
        <w:rPr>
          <w:rFonts w:eastAsiaTheme="minorEastAsia"/>
        </w:rPr>
        <w:fldChar w:fldCharType="begin" w:fldLock="1"/>
      </w:r>
      <w:r w:rsidR="00E3701A">
        <w:rPr>
          <w:rFonts w:eastAsiaTheme="minorEastAsia"/>
        </w:rPr>
        <w:instrText>ADDIN CSL_CITATION {"citationItems":[{"id":"ITEM-1","itemData":{"DOI":"10.1111/cobi.13852","ISSN":"15231739","abstract":"To determine the distribution and causes of extinction threat across functional groups of terrestrial vertebrates, we assembled an ecological trait data set for 18,016 species of terrestrial vertebrates and utilized phylogenetic comparative methods to test which categories of habitat association, mode of locomotion, and feeding mode best predicted extinction risk. We also examined the individual categories of the International Union for Conservation of Nature Red List extinction drivers (e.g., agriculture and logging) threatening each species and determined the greatest threats for each of the four terrestrial vertebrate groups. We then quantified the sum of extinction drivers threatening each species to provide a multistressor perspective on threat. Cave dwelling amphibians (p &lt; 0.01), arboreal quadrupedal mammals (all of which are primates) (p &lt; 0.01), aerial and scavenging birds (p &lt; 0.01), and pedal (i.e., walking) squamates (p &lt; 0.01) were all disproportionately threatened with extinction in comparison with the other assessed ecological traits. Across all threatened vertebrate species in the study, the most common risk factors were agriculture, threatening 4491 species, followed by logging, threatening 3187 species, and then invasive species and disease, threatening 2053 species. Species at higher risk of extinction were simultaneously at risk from a greater number of threat types. If left unabated, the disproportionate loss of species with certain functional traits and increasing anthropogenic pressures are likely to disrupt ecosystem functions globally. A shift in focus from species- to trait-centric conservation practices will allow for protection of at-risk functional diversity from regional to global scales.","author":[{"dropping-particle":"","family":"Munstermann","given":"Maya J.","non-dropping-particle":"","parse-names":false,"suffix":""},{"dropping-particle":"","family":"Heim","given":"Noel A.","non-dropping-particle":"","parse-names":false,"suffix":""},{"dropping-particle":"","family":"McCauley","given":"Douglas J.","non-dropping-particle":"","parse-names":false,"suffix":""},{"dropping-particle":"","family":"Payne","given":"Jonathan L.","non-dropping-particle":"","parse-names":false,"suffix":""},{"dropping-particle":"","family":"Upham","given":"Nathan S.","non-dropping-particle":"","parse-names":false,"suffix":""},{"dropping-particle":"","family":"Wang","given":"Steve C.","non-dropping-particle":"","parse-names":false,"suffix":""},{"dropping-particle":"","family":"Knope","given":"Matthew L.","non-dropping-particle":"","parse-names":false,"suffix":""}],"container-title":"Conservation Biology","id":"ITEM-1","issue":"April","issued":{"date-parts":[["2021"]]},"page":"1-13","title":"A global ecological signal of extinction risk in terrestrial vertebrates","type":"article-journal"},"uris":["http://www.mendeley.com/documents/?uuid=304e195b-ffcc-45f2-862a-71d2589b9c75"]}],"mendeley":{"formattedCitation":"(Munstermann &lt;i&gt;et al.&lt;/i&gt; 2021)","plainTextFormattedCitation":"(Munstermann et al. 2021)","previouslyFormattedCitation":"(Munstermann &lt;i&gt;et al.&lt;/i&gt; 2021)"},"properties":{"noteIndex":0},"schema":"https://github.com/citation-style-language/schema/raw/master/csl-citation.json"}</w:instrText>
      </w:r>
      <w:r w:rsidR="00E3701A">
        <w:rPr>
          <w:rFonts w:eastAsiaTheme="minorEastAsia"/>
        </w:rPr>
        <w:fldChar w:fldCharType="separate"/>
      </w:r>
      <w:r w:rsidR="00E3701A" w:rsidRPr="0074638D">
        <w:rPr>
          <w:rFonts w:eastAsiaTheme="minorEastAsia"/>
          <w:noProof/>
        </w:rPr>
        <w:t xml:space="preserve">(Munstermann </w:t>
      </w:r>
      <w:r w:rsidR="00E3701A" w:rsidRPr="0074638D">
        <w:rPr>
          <w:rFonts w:eastAsiaTheme="minorEastAsia"/>
          <w:i/>
          <w:noProof/>
        </w:rPr>
        <w:t>et al.</w:t>
      </w:r>
      <w:r w:rsidR="00E3701A" w:rsidRPr="0074638D">
        <w:rPr>
          <w:rFonts w:eastAsiaTheme="minorEastAsia"/>
          <w:noProof/>
        </w:rPr>
        <w:t xml:space="preserve"> 2021)</w:t>
      </w:r>
      <w:r w:rsidR="00E3701A">
        <w:rPr>
          <w:rFonts w:eastAsiaTheme="minorEastAsia"/>
        </w:rPr>
        <w:fldChar w:fldCharType="end"/>
      </w:r>
      <w:r w:rsidR="003E6AD6">
        <w:rPr>
          <w:rFonts w:eastAsiaTheme="minorEastAsia"/>
        </w:rPr>
        <w:t xml:space="preserve">, and may help assess which species are more likely to be winners or losers </w:t>
      </w:r>
      <w:r w:rsidR="0004417B">
        <w:rPr>
          <w:rFonts w:eastAsiaTheme="minorEastAsia"/>
        </w:rPr>
        <w:t>under particular threatening processes</w:t>
      </w:r>
      <w:r w:rsidR="004D4E59" w:rsidRPr="6A674BE5">
        <w:rPr>
          <w:rFonts w:eastAsiaTheme="minorEastAsia"/>
        </w:rPr>
        <w:t>. H</w:t>
      </w:r>
      <w:r w:rsidR="00974A4E" w:rsidRPr="6A674BE5">
        <w:rPr>
          <w:rFonts w:eastAsiaTheme="minorEastAsia"/>
        </w:rPr>
        <w:t>owever, past</w:t>
      </w:r>
      <w:r w:rsidR="002F141E" w:rsidRPr="6A674BE5">
        <w:rPr>
          <w:rFonts w:eastAsiaTheme="minorEastAsia"/>
        </w:rPr>
        <w:t xml:space="preserve"> studies</w:t>
      </w:r>
      <w:r w:rsidR="004D4E59" w:rsidRPr="6A674BE5">
        <w:rPr>
          <w:rFonts w:eastAsiaTheme="minorEastAsia"/>
        </w:rPr>
        <w:t xml:space="preserve"> that have </w:t>
      </w:r>
      <w:r w:rsidR="00F505F8" w:rsidRPr="6A674BE5">
        <w:rPr>
          <w:rFonts w:eastAsiaTheme="minorEastAsia"/>
        </w:rPr>
        <w:t>tackled</w:t>
      </w:r>
      <w:r w:rsidR="004D4E59" w:rsidRPr="6A674BE5">
        <w:rPr>
          <w:rFonts w:eastAsiaTheme="minorEastAsia"/>
        </w:rPr>
        <w:t xml:space="preserve"> this question </w:t>
      </w:r>
      <w:r w:rsidR="00887B62" w:rsidRPr="6A674BE5">
        <w:rPr>
          <w:rFonts w:eastAsiaTheme="minorEastAsia"/>
        </w:rPr>
        <w:t>in</w:t>
      </w:r>
      <w:r w:rsidR="00213F3B" w:rsidRPr="6A674BE5">
        <w:rPr>
          <w:rFonts w:eastAsiaTheme="minorEastAsia"/>
        </w:rPr>
        <w:t xml:space="preserve"> terrestrial </w:t>
      </w:r>
      <w:r w:rsidR="00887B62" w:rsidRPr="6A674BE5">
        <w:rPr>
          <w:rFonts w:eastAsiaTheme="minorEastAsia"/>
        </w:rPr>
        <w:t>vertebrates</w:t>
      </w:r>
      <w:r w:rsidR="002F141E" w:rsidRPr="6A674BE5">
        <w:rPr>
          <w:rFonts w:eastAsiaTheme="minorEastAsia"/>
        </w:rPr>
        <w:t xml:space="preserve"> </w:t>
      </w:r>
      <w:r w:rsidR="00CB0ED3" w:rsidRPr="6A674BE5">
        <w:rPr>
          <w:rFonts w:eastAsiaTheme="minorEastAsia"/>
        </w:rPr>
        <w:t xml:space="preserve">have </w:t>
      </w:r>
      <w:r w:rsidR="00546EF8" w:rsidRPr="6A674BE5">
        <w:rPr>
          <w:rFonts w:eastAsiaTheme="minorEastAsia"/>
        </w:rPr>
        <w:t xml:space="preserve">often </w:t>
      </w:r>
      <w:r w:rsidR="00CB0ED3" w:rsidRPr="6A674BE5">
        <w:rPr>
          <w:rFonts w:eastAsiaTheme="minorEastAsia"/>
        </w:rPr>
        <w:t>been limited in both taxonomic and spatial coverage</w:t>
      </w:r>
      <w:r w:rsidR="00887B62" w:rsidRPr="6A674BE5">
        <w:rPr>
          <w:rFonts w:eastAsiaTheme="minorEastAsia"/>
        </w:rPr>
        <w:t>,</w:t>
      </w:r>
      <w:r w:rsidR="00B33A47">
        <w:rPr>
          <w:rFonts w:eastAsiaTheme="minorEastAsia"/>
        </w:rPr>
        <w:t xml:space="preserve"> so that it remains unclear whether</w:t>
      </w:r>
      <w:r w:rsidR="001D4237">
        <w:rPr>
          <w:rFonts w:eastAsiaTheme="minorEastAsia"/>
        </w:rPr>
        <w:t xml:space="preserve"> there are general patterns in trait-sensitivity</w:t>
      </w:r>
      <w:r w:rsidR="00330DAA">
        <w:rPr>
          <w:rFonts w:eastAsiaTheme="minorEastAsia"/>
        </w:rPr>
        <w:t xml:space="preserve"> associations</w:t>
      </w:r>
      <w:r w:rsidR="00052582">
        <w:rPr>
          <w:rFonts w:eastAsiaTheme="minorEastAsia"/>
        </w:rPr>
        <w:t xml:space="preserve"> with human pressures</w:t>
      </w:r>
      <w:r w:rsidR="001D4237">
        <w:rPr>
          <w:rFonts w:eastAsiaTheme="minorEastAsia"/>
        </w:rPr>
        <w:t xml:space="preserve"> across vertebrate species</w:t>
      </w:r>
      <w:r w:rsidR="00CB0ED3" w:rsidRPr="6A674BE5">
        <w:rPr>
          <w:rFonts w:eastAsiaTheme="minorEastAsia"/>
        </w:rPr>
        <w:t xml:space="preserve">. </w:t>
      </w:r>
      <w:commentRangeStart w:id="2"/>
      <w:r w:rsidR="00CB0ED3" w:rsidRPr="6A674BE5">
        <w:rPr>
          <w:rFonts w:eastAsiaTheme="minorEastAsia"/>
        </w:rPr>
        <w:t xml:space="preserve">Further, </w:t>
      </w:r>
      <w:r w:rsidR="002F141E" w:rsidRPr="6A674BE5">
        <w:rPr>
          <w:rFonts w:eastAsiaTheme="minorEastAsia"/>
        </w:rPr>
        <w:t>comparative studies</w:t>
      </w:r>
      <w:r w:rsidR="00CB0ED3" w:rsidRPr="6A674BE5">
        <w:rPr>
          <w:rFonts w:eastAsiaTheme="minorEastAsia"/>
        </w:rPr>
        <w:t xml:space="preserve"> of the sensitivity to both land-use and climate change</w:t>
      </w:r>
      <w:r w:rsidR="002F141E" w:rsidRPr="6A674BE5">
        <w:rPr>
          <w:rFonts w:eastAsiaTheme="minorEastAsia"/>
        </w:rPr>
        <w:t xml:space="preserve"> </w:t>
      </w:r>
      <w:r w:rsidR="00713758" w:rsidRPr="6A674BE5">
        <w:rPr>
          <w:rFonts w:eastAsiaTheme="minorEastAsia"/>
        </w:rPr>
        <w:t>among</w:t>
      </w:r>
      <w:r w:rsidR="002F141E" w:rsidRPr="6A674BE5">
        <w:rPr>
          <w:rFonts w:eastAsiaTheme="minorEastAsia"/>
        </w:rPr>
        <w:t xml:space="preserve"> </w:t>
      </w:r>
      <w:r w:rsidR="00CB0ED3" w:rsidRPr="6A674BE5">
        <w:rPr>
          <w:rFonts w:eastAsiaTheme="minorEastAsia"/>
        </w:rPr>
        <w:t xml:space="preserve">terrestrial </w:t>
      </w:r>
      <w:r w:rsidR="002F141E" w:rsidRPr="6A674BE5">
        <w:rPr>
          <w:rFonts w:eastAsiaTheme="minorEastAsia"/>
        </w:rPr>
        <w:t xml:space="preserve">vertebrate classes </w:t>
      </w:r>
      <w:r w:rsidR="00C47727" w:rsidRPr="6A674BE5">
        <w:rPr>
          <w:rFonts w:eastAsiaTheme="minorEastAsia"/>
        </w:rPr>
        <w:t>have been</w:t>
      </w:r>
      <w:r w:rsidR="002F141E" w:rsidRPr="6A674BE5">
        <w:rPr>
          <w:rFonts w:eastAsiaTheme="minorEastAsia"/>
        </w:rPr>
        <w:t xml:space="preserve"> lacking</w:t>
      </w:r>
      <w:commentRangeEnd w:id="2"/>
      <w:r w:rsidR="00D46BDE">
        <w:rPr>
          <w:rStyle w:val="CommentReference"/>
        </w:rPr>
        <w:commentReference w:id="2"/>
      </w:r>
      <w:r w:rsidR="002F141E" w:rsidRPr="6A674BE5">
        <w:rPr>
          <w:rFonts w:eastAsiaTheme="minorEastAsia"/>
        </w:rPr>
        <w:t>.</w:t>
      </w:r>
      <w:ins w:id="3" w:author="Etard, Adrienne" w:date="2022-05-25T13:12:00Z">
        <w:r w:rsidR="00AE10B5">
          <w:rPr>
            <w:rFonts w:eastAsiaTheme="minorEastAsia"/>
          </w:rPr>
          <w:t xml:space="preserve"> However, </w:t>
        </w:r>
        <w:r w:rsidR="00AB2415">
          <w:rPr>
            <w:rFonts w:eastAsiaTheme="minorEastAsia"/>
          </w:rPr>
          <w:t>such investigations would be valuable to</w:t>
        </w:r>
      </w:ins>
      <w:ins w:id="4" w:author="Etard, Adrienne" w:date="2022-05-25T14:01:00Z">
        <w:r w:rsidR="008D59E2">
          <w:rPr>
            <w:rFonts w:eastAsiaTheme="minorEastAsia"/>
          </w:rPr>
          <w:t xml:space="preserve"> </w:t>
        </w:r>
      </w:ins>
      <w:ins w:id="5" w:author="Etard, Adrienne" w:date="2022-05-25T14:02:00Z">
        <w:r w:rsidR="008D59E2">
          <w:rPr>
            <w:rFonts w:eastAsiaTheme="minorEastAsia"/>
          </w:rPr>
          <w:t>conservation</w:t>
        </w:r>
        <w:r w:rsidR="00194B8B">
          <w:rPr>
            <w:rFonts w:eastAsiaTheme="minorEastAsia"/>
          </w:rPr>
          <w:t>, as it may</w:t>
        </w:r>
      </w:ins>
      <w:ins w:id="6" w:author="Etard, Adrienne" w:date="2022-05-25T17:00:00Z">
        <w:r w:rsidR="00A54063">
          <w:rPr>
            <w:rFonts w:eastAsiaTheme="minorEastAsia"/>
          </w:rPr>
          <w:t xml:space="preserve"> u</w:t>
        </w:r>
      </w:ins>
      <w:ins w:id="7" w:author="Etard, Adrienne" w:date="2022-05-25T14:02:00Z">
        <w:r w:rsidR="00194B8B">
          <w:rPr>
            <w:rFonts w:eastAsiaTheme="minorEastAsia"/>
          </w:rPr>
          <w:t xml:space="preserve"> </w:t>
        </w:r>
      </w:ins>
      <w:ins w:id="8" w:author="Etard, Adrienne" w:date="2022-05-25T17:00:00Z">
        <w:r w:rsidR="00A54063">
          <w:rPr>
            <w:rFonts w:eastAsiaTheme="minorEastAsia"/>
          </w:rPr>
          <w:t>in particular, whether similar traits</w:t>
        </w:r>
      </w:ins>
      <w:ins w:id="9" w:author="Etard, Adrienne" w:date="2022-05-25T17:01:00Z">
        <w:r w:rsidR="00A54063">
          <w:rPr>
            <w:rFonts w:eastAsiaTheme="minorEastAsia"/>
          </w:rPr>
          <w:t xml:space="preserve"> consistently associated, or not.</w:t>
        </w:r>
      </w:ins>
      <w:r w:rsidR="001C1FDC" w:rsidRPr="6A674BE5">
        <w:rPr>
          <w:rFonts w:eastAsiaTheme="minorEastAsia"/>
        </w:rPr>
        <w:t xml:space="preserve"> </w:t>
      </w:r>
      <w:commentRangeStart w:id="10"/>
      <w:r w:rsidR="004B1948" w:rsidRPr="6A674BE5">
        <w:rPr>
          <w:rFonts w:eastAsiaTheme="minorEastAsia"/>
        </w:rPr>
        <w:t>In my thesis,</w:t>
      </w:r>
      <w:r w:rsidR="0026156E" w:rsidRPr="6A674BE5">
        <w:rPr>
          <w:rFonts w:eastAsiaTheme="minorEastAsia"/>
        </w:rPr>
        <w:t xml:space="preserve"> I aimed</w:t>
      </w:r>
      <w:r w:rsidR="004B1948" w:rsidRPr="6A674BE5">
        <w:rPr>
          <w:rFonts w:eastAsiaTheme="minorEastAsia"/>
        </w:rPr>
        <w:t xml:space="preserve"> to</w:t>
      </w:r>
      <w:r w:rsidR="00B90F4C" w:rsidRPr="6A674BE5">
        <w:rPr>
          <w:rFonts w:eastAsiaTheme="minorEastAsia"/>
        </w:rPr>
        <w:t xml:space="preserve"> fill in these gaps,</w:t>
      </w:r>
      <w:r w:rsidR="0026156E" w:rsidRPr="6A674BE5">
        <w:rPr>
          <w:rFonts w:eastAsiaTheme="minorEastAsia"/>
        </w:rPr>
        <w:t xml:space="preserve"> investigat</w:t>
      </w:r>
      <w:r w:rsidR="00B90F4C" w:rsidRPr="6A674BE5">
        <w:rPr>
          <w:rFonts w:eastAsiaTheme="minorEastAsia"/>
        </w:rPr>
        <w:t>ing</w:t>
      </w:r>
      <w:r w:rsidR="0026156E" w:rsidRPr="6A674BE5">
        <w:rPr>
          <w:rFonts w:eastAsiaTheme="minorEastAsia"/>
        </w:rPr>
        <w:t xml:space="preserve"> whether and which traits are associated with land-use responses and climate-change sensitivity </w:t>
      </w:r>
      <w:r w:rsidR="00546EF8" w:rsidRPr="6A674BE5">
        <w:rPr>
          <w:rFonts w:eastAsiaTheme="minorEastAsia"/>
        </w:rPr>
        <w:t>comparatively across</w:t>
      </w:r>
      <w:r w:rsidR="0026156E" w:rsidRPr="6A674BE5">
        <w:rPr>
          <w:rFonts w:eastAsiaTheme="minorEastAsia"/>
        </w:rPr>
        <w:t xml:space="preserve"> terrestrial vertebrates</w:t>
      </w:r>
      <w:commentRangeEnd w:id="10"/>
      <w:r w:rsidR="002B5BD6">
        <w:rPr>
          <w:rStyle w:val="CommentReference"/>
        </w:rPr>
        <w:commentReference w:id="10"/>
      </w:r>
      <w:r w:rsidR="001C280D">
        <w:rPr>
          <w:rFonts w:eastAsiaTheme="minorEastAsia"/>
        </w:rPr>
        <w:t xml:space="preserve"> and at global scales</w:t>
      </w:r>
      <w:r w:rsidR="00A12222" w:rsidRPr="6A674BE5">
        <w:rPr>
          <w:rFonts w:eastAsiaTheme="minorEastAsia"/>
        </w:rPr>
        <w:t xml:space="preserve">. </w:t>
      </w:r>
      <w:r w:rsidR="00546EF8" w:rsidRPr="6A674BE5">
        <w:rPr>
          <w:rFonts w:eastAsiaTheme="minorEastAsia"/>
        </w:rPr>
        <w:t>My thesis</w:t>
      </w:r>
      <w:r w:rsidR="00A12222" w:rsidRPr="6A674BE5">
        <w:rPr>
          <w:rFonts w:eastAsiaTheme="minorEastAsia"/>
        </w:rPr>
        <w:t xml:space="preserve"> also</w:t>
      </w:r>
      <w:r w:rsidR="0026156E" w:rsidRPr="6A674BE5">
        <w:rPr>
          <w:rFonts w:eastAsiaTheme="minorEastAsia"/>
        </w:rPr>
        <w:t xml:space="preserve"> </w:t>
      </w:r>
      <w:r w:rsidR="00A12222" w:rsidRPr="6A674BE5">
        <w:rPr>
          <w:rFonts w:eastAsiaTheme="minorEastAsia"/>
        </w:rPr>
        <w:t xml:space="preserve">aimed </w:t>
      </w:r>
      <w:r w:rsidR="0026156E" w:rsidRPr="6A674BE5">
        <w:rPr>
          <w:rFonts w:eastAsiaTheme="minorEastAsia"/>
        </w:rPr>
        <w:t>to highlight some of the possible consequences for ecosystem functioning.</w:t>
      </w:r>
      <w:r w:rsidR="00B2367C" w:rsidRPr="6A674BE5">
        <w:rPr>
          <w:rFonts w:eastAsiaTheme="minorEastAsia"/>
        </w:rPr>
        <w:t xml:space="preserve"> </w:t>
      </w:r>
    </w:p>
    <w:p w14:paraId="6706F181" w14:textId="39B11A99" w:rsidR="008E2702" w:rsidRPr="003A203E" w:rsidRDefault="00B2367C" w:rsidP="3AA0BB5B">
      <w:pPr>
        <w:autoSpaceDE w:val="0"/>
        <w:autoSpaceDN w:val="0"/>
        <w:adjustRightInd w:val="0"/>
        <w:spacing w:after="0" w:line="276" w:lineRule="auto"/>
        <w:jc w:val="both"/>
        <w:rPr>
          <w:rFonts w:eastAsiaTheme="minorEastAsia"/>
          <w:i/>
          <w:iCs/>
        </w:rPr>
      </w:pPr>
      <w:r w:rsidRPr="3AA0BB5B">
        <w:rPr>
          <w:rFonts w:eastAsiaTheme="minorEastAsia"/>
        </w:rPr>
        <w:lastRenderedPageBreak/>
        <w:t>To this end, I</w:t>
      </w:r>
      <w:r w:rsidR="00213F3B" w:rsidRPr="3AA0BB5B">
        <w:rPr>
          <w:rFonts w:eastAsiaTheme="minorEastAsia"/>
        </w:rPr>
        <w:t xml:space="preserve"> started by</w:t>
      </w:r>
      <w:r w:rsidRPr="3AA0BB5B">
        <w:rPr>
          <w:rFonts w:eastAsiaTheme="minorEastAsia"/>
        </w:rPr>
        <w:t xml:space="preserve"> compil</w:t>
      </w:r>
      <w:r w:rsidR="00213F3B" w:rsidRPr="3AA0BB5B">
        <w:rPr>
          <w:rFonts w:eastAsiaTheme="minorEastAsia"/>
        </w:rPr>
        <w:t>ing</w:t>
      </w:r>
      <w:r w:rsidRPr="3AA0BB5B">
        <w:rPr>
          <w:rFonts w:eastAsiaTheme="minorEastAsia"/>
        </w:rPr>
        <w:t xml:space="preserve"> trait data </w:t>
      </w:r>
      <w:r w:rsidR="00372CC2" w:rsidRPr="3AA0BB5B">
        <w:rPr>
          <w:rFonts w:eastAsiaTheme="minorEastAsia"/>
        </w:rPr>
        <w:t>across</w:t>
      </w:r>
      <w:r w:rsidRPr="3AA0BB5B">
        <w:rPr>
          <w:rFonts w:eastAsiaTheme="minorEastAsia"/>
        </w:rPr>
        <w:t xml:space="preserve"> terrestrial vertebrates</w:t>
      </w:r>
      <w:r w:rsidR="00372CC2" w:rsidRPr="3AA0BB5B">
        <w:rPr>
          <w:rFonts w:eastAsiaTheme="minorEastAsia"/>
        </w:rPr>
        <w:t>, and</w:t>
      </w:r>
      <w:r w:rsidR="00213F3B" w:rsidRPr="3AA0BB5B">
        <w:rPr>
          <w:rFonts w:eastAsiaTheme="minorEastAsia"/>
        </w:rPr>
        <w:t xml:space="preserve"> by</w:t>
      </w:r>
      <w:r w:rsidR="00372CC2" w:rsidRPr="3AA0BB5B">
        <w:rPr>
          <w:rFonts w:eastAsiaTheme="minorEastAsia"/>
        </w:rPr>
        <w:t xml:space="preserve"> assess</w:t>
      </w:r>
      <w:r w:rsidR="00213F3B" w:rsidRPr="3AA0BB5B">
        <w:rPr>
          <w:rFonts w:eastAsiaTheme="minorEastAsia"/>
        </w:rPr>
        <w:t>ing</w:t>
      </w:r>
      <w:r w:rsidR="00372CC2" w:rsidRPr="3AA0BB5B">
        <w:rPr>
          <w:rFonts w:eastAsiaTheme="minorEastAsia"/>
        </w:rPr>
        <w:t xml:space="preserve"> </w:t>
      </w:r>
      <w:r w:rsidR="00EA228A" w:rsidRPr="3AA0BB5B">
        <w:rPr>
          <w:rFonts w:eastAsiaTheme="minorEastAsia"/>
        </w:rPr>
        <w:t>the gaps and biases in the availability of trait data (Chapter 2).</w:t>
      </w:r>
      <w:r w:rsidR="000210EF" w:rsidRPr="3AA0BB5B">
        <w:rPr>
          <w:rFonts w:eastAsiaTheme="minorEastAsia"/>
        </w:rPr>
        <w:t xml:space="preserve"> </w:t>
      </w:r>
      <w:r w:rsidR="00617F7B" w:rsidRPr="3AA0BB5B">
        <w:rPr>
          <w:rFonts w:eastAsiaTheme="minorEastAsia"/>
        </w:rPr>
        <w:t>Bringing together</w:t>
      </w:r>
      <w:r w:rsidR="001F2E25" w:rsidRPr="3AA0BB5B">
        <w:rPr>
          <w:rFonts w:eastAsiaTheme="minorEastAsia"/>
        </w:rPr>
        <w:t xml:space="preserve"> these compiled data</w:t>
      </w:r>
      <w:r w:rsidR="00617F7B" w:rsidRPr="3AA0BB5B">
        <w:rPr>
          <w:rFonts w:eastAsiaTheme="minorEastAsia"/>
        </w:rPr>
        <w:t xml:space="preserve"> and a database containing species records in different land-use types (PREDICTS)</w:t>
      </w:r>
      <w:r w:rsidR="00DA5B3C" w:rsidRPr="3AA0BB5B">
        <w:rPr>
          <w:rFonts w:eastAsiaTheme="minorEastAsia"/>
        </w:rPr>
        <w:t>, I assessed the effects of land use and land-use intensity on the functional diversity of</w:t>
      </w:r>
      <w:r w:rsidR="00F74E79" w:rsidRPr="3AA0BB5B">
        <w:rPr>
          <w:rFonts w:eastAsiaTheme="minorEastAsia"/>
        </w:rPr>
        <w:t xml:space="preserve"> local</w:t>
      </w:r>
      <w:r w:rsidR="00DA5B3C" w:rsidRPr="3AA0BB5B">
        <w:rPr>
          <w:rFonts w:eastAsiaTheme="minorEastAsia"/>
        </w:rPr>
        <w:t xml:space="preserve"> </w:t>
      </w:r>
      <w:r w:rsidR="008C7F93" w:rsidRPr="3AA0BB5B">
        <w:rPr>
          <w:rFonts w:eastAsiaTheme="minorEastAsia"/>
        </w:rPr>
        <w:t>terrestrial</w:t>
      </w:r>
      <w:r w:rsidR="00DA5B3C" w:rsidRPr="3AA0BB5B">
        <w:rPr>
          <w:rFonts w:eastAsiaTheme="minorEastAsia"/>
        </w:rPr>
        <w:t xml:space="preserve"> vertebrate assemblages</w:t>
      </w:r>
      <w:r w:rsidR="000210EF" w:rsidRPr="3AA0BB5B">
        <w:rPr>
          <w:rFonts w:eastAsiaTheme="minorEastAsia"/>
        </w:rPr>
        <w:t xml:space="preserve"> (Chapter 3)</w:t>
      </w:r>
      <w:r w:rsidR="00DA5B3C" w:rsidRPr="3AA0BB5B">
        <w:rPr>
          <w:rFonts w:eastAsiaTheme="minorEastAsia"/>
        </w:rPr>
        <w:t>.</w:t>
      </w:r>
      <w:r w:rsidR="000210EF" w:rsidRPr="3AA0BB5B">
        <w:rPr>
          <w:rFonts w:eastAsiaTheme="minorEastAsia"/>
        </w:rPr>
        <w:t xml:space="preserve"> </w:t>
      </w:r>
      <w:r w:rsidR="00853BFD" w:rsidRPr="3AA0BB5B">
        <w:rPr>
          <w:rFonts w:eastAsiaTheme="minorEastAsia"/>
        </w:rPr>
        <w:t>I</w:t>
      </w:r>
      <w:r w:rsidR="00AA08BF" w:rsidRPr="3AA0BB5B">
        <w:rPr>
          <w:rFonts w:eastAsiaTheme="minorEastAsia"/>
        </w:rPr>
        <w:t xml:space="preserve"> then</w:t>
      </w:r>
      <w:r w:rsidR="00853BFD" w:rsidRPr="3AA0BB5B">
        <w:rPr>
          <w:rFonts w:eastAsiaTheme="minorEastAsia"/>
        </w:rPr>
        <w:t xml:space="preserve"> </w:t>
      </w:r>
      <w:r w:rsidR="00F74E79" w:rsidRPr="3AA0BB5B">
        <w:rPr>
          <w:rFonts w:eastAsiaTheme="minorEastAsia"/>
        </w:rPr>
        <w:t xml:space="preserve">asked whether species </w:t>
      </w:r>
      <w:r w:rsidR="00AE61F1" w:rsidRPr="3AA0BB5B">
        <w:rPr>
          <w:rFonts w:eastAsiaTheme="minorEastAsia"/>
        </w:rPr>
        <w:t>ecological</w:t>
      </w:r>
      <w:r w:rsidR="000C3338" w:rsidRPr="3AA0BB5B">
        <w:rPr>
          <w:rFonts w:eastAsiaTheme="minorEastAsia"/>
        </w:rPr>
        <w:t xml:space="preserve"> </w:t>
      </w:r>
      <w:r w:rsidR="00AE61F1" w:rsidRPr="3AA0BB5B">
        <w:rPr>
          <w:rFonts w:eastAsiaTheme="minorEastAsia"/>
        </w:rPr>
        <w:t>characteristics (</w:t>
      </w:r>
      <w:commentRangeStart w:id="11"/>
      <w:r w:rsidR="00AE61F1" w:rsidRPr="3AA0BB5B">
        <w:rPr>
          <w:rFonts w:eastAsiaTheme="minorEastAsia"/>
        </w:rPr>
        <w:t>in which I included species</w:t>
      </w:r>
      <w:r w:rsidR="003A203E" w:rsidRPr="3AA0BB5B">
        <w:rPr>
          <w:rFonts w:eastAsiaTheme="minorEastAsia"/>
        </w:rPr>
        <w:t xml:space="preserve"> ecological</w:t>
      </w:r>
      <w:r w:rsidR="00AE61F1" w:rsidRPr="3AA0BB5B">
        <w:rPr>
          <w:rFonts w:eastAsiaTheme="minorEastAsia"/>
        </w:rPr>
        <w:t xml:space="preserve"> </w:t>
      </w:r>
      <w:r w:rsidR="00F74E79" w:rsidRPr="3AA0BB5B">
        <w:rPr>
          <w:rFonts w:eastAsiaTheme="minorEastAsia"/>
        </w:rPr>
        <w:t>traits</w:t>
      </w:r>
      <w:r w:rsidR="00AB7F8A" w:rsidRPr="3AA0BB5B">
        <w:rPr>
          <w:rFonts w:eastAsiaTheme="minorEastAsia"/>
        </w:rPr>
        <w:t xml:space="preserve"> and species geographical range area</w:t>
      </w:r>
      <w:commentRangeEnd w:id="11"/>
      <w:r w:rsidR="0069614A">
        <w:rPr>
          <w:rStyle w:val="CommentReference"/>
        </w:rPr>
        <w:commentReference w:id="11"/>
      </w:r>
      <w:r w:rsidR="00AE61F1" w:rsidRPr="3AA0BB5B">
        <w:rPr>
          <w:rFonts w:eastAsiaTheme="minorEastAsia"/>
        </w:rPr>
        <w:t>)</w:t>
      </w:r>
      <w:r w:rsidR="00F74E79" w:rsidRPr="3AA0BB5B">
        <w:rPr>
          <w:rFonts w:eastAsiaTheme="minorEastAsia"/>
        </w:rPr>
        <w:t xml:space="preserve"> were associated with species’ land-use responses and with species</w:t>
      </w:r>
      <w:r w:rsidR="000210EF" w:rsidRPr="3AA0BB5B">
        <w:rPr>
          <w:rFonts w:eastAsiaTheme="minorEastAsia"/>
        </w:rPr>
        <w:t>’ estimated</w:t>
      </w:r>
      <w:r w:rsidR="00F74E79" w:rsidRPr="3AA0BB5B">
        <w:rPr>
          <w:rFonts w:eastAsiaTheme="minorEastAsia"/>
        </w:rPr>
        <w:t xml:space="preserve"> climate</w:t>
      </w:r>
      <w:r w:rsidR="000210EF" w:rsidRPr="3AA0BB5B">
        <w:rPr>
          <w:rFonts w:eastAsiaTheme="minorEastAsia"/>
        </w:rPr>
        <w:t>-</w:t>
      </w:r>
      <w:r w:rsidR="00F74E79" w:rsidRPr="3AA0BB5B">
        <w:rPr>
          <w:rFonts w:eastAsiaTheme="minorEastAsia"/>
        </w:rPr>
        <w:t>change</w:t>
      </w:r>
      <w:r w:rsidR="000210EF" w:rsidRPr="3AA0BB5B">
        <w:rPr>
          <w:rFonts w:eastAsiaTheme="minorEastAsia"/>
        </w:rPr>
        <w:t xml:space="preserve"> </w:t>
      </w:r>
      <w:r w:rsidR="00F74E79" w:rsidRPr="3AA0BB5B">
        <w:rPr>
          <w:rFonts w:eastAsiaTheme="minorEastAsia"/>
        </w:rPr>
        <w:t>sensitivity, comparatively across the four vertebrate classes</w:t>
      </w:r>
      <w:r w:rsidR="00AA08BF" w:rsidRPr="3AA0BB5B">
        <w:rPr>
          <w:rFonts w:eastAsiaTheme="minorEastAsia"/>
        </w:rPr>
        <w:t xml:space="preserve"> (Chapter 4)</w:t>
      </w:r>
      <w:r w:rsidR="00F74E79" w:rsidRPr="3AA0BB5B">
        <w:rPr>
          <w:rFonts w:eastAsiaTheme="minorEastAsia"/>
        </w:rPr>
        <w:t>.</w:t>
      </w:r>
      <w:r w:rsidR="00AA08BF" w:rsidRPr="3AA0BB5B">
        <w:rPr>
          <w:rFonts w:eastAsiaTheme="minorEastAsia"/>
        </w:rPr>
        <w:t xml:space="preserve"> Finally, I </w:t>
      </w:r>
      <w:r w:rsidR="000029D6" w:rsidRPr="3AA0BB5B">
        <w:rPr>
          <w:rFonts w:eastAsiaTheme="minorEastAsia"/>
        </w:rPr>
        <w:t xml:space="preserve">investigated </w:t>
      </w:r>
      <w:commentRangeStart w:id="12"/>
      <w:r w:rsidR="000848AB" w:rsidRPr="3AA0BB5B">
        <w:rPr>
          <w:rFonts w:eastAsiaTheme="minorEastAsia"/>
        </w:rPr>
        <w:t>the</w:t>
      </w:r>
      <w:r w:rsidR="004E3516">
        <w:rPr>
          <w:rFonts w:eastAsiaTheme="minorEastAsia"/>
        </w:rPr>
        <w:t xml:space="preserve"> effects of</w:t>
      </w:r>
      <w:r w:rsidR="000848AB" w:rsidRPr="3AA0BB5B">
        <w:rPr>
          <w:rFonts w:eastAsiaTheme="minorEastAsia"/>
        </w:rPr>
        <w:t xml:space="preserve"> land</w:t>
      </w:r>
      <w:r w:rsidR="004E3516">
        <w:rPr>
          <w:rFonts w:eastAsiaTheme="minorEastAsia"/>
        </w:rPr>
        <w:t xml:space="preserve"> </w:t>
      </w:r>
      <w:r w:rsidR="000848AB" w:rsidRPr="3AA0BB5B">
        <w:rPr>
          <w:rFonts w:eastAsiaTheme="minorEastAsia"/>
        </w:rPr>
        <w:t>use</w:t>
      </w:r>
      <w:r w:rsidR="004E3516">
        <w:rPr>
          <w:rFonts w:eastAsiaTheme="minorEastAsia"/>
        </w:rPr>
        <w:t xml:space="preserve"> and land</w:t>
      </w:r>
      <w:r w:rsidR="00A60751">
        <w:rPr>
          <w:rFonts w:eastAsiaTheme="minorEastAsia"/>
        </w:rPr>
        <w:t xml:space="preserve">-use intensity on </w:t>
      </w:r>
      <w:r w:rsidR="000848AB" w:rsidRPr="3AA0BB5B">
        <w:rPr>
          <w:rFonts w:eastAsiaTheme="minorEastAsia"/>
        </w:rPr>
        <w:t xml:space="preserve"> </w:t>
      </w:r>
      <w:r w:rsidR="00A60751">
        <w:rPr>
          <w:rFonts w:eastAsiaTheme="minorEastAsia"/>
        </w:rPr>
        <w:t>the total</w:t>
      </w:r>
      <w:r w:rsidR="00091AAE" w:rsidRPr="3AA0BB5B">
        <w:rPr>
          <w:rFonts w:eastAsiaTheme="minorEastAsia"/>
        </w:rPr>
        <w:t xml:space="preserve"> </w:t>
      </w:r>
      <w:r w:rsidR="000848AB" w:rsidRPr="3AA0BB5B">
        <w:rPr>
          <w:rFonts w:eastAsiaTheme="minorEastAsia"/>
        </w:rPr>
        <w:t xml:space="preserve">energetic requirements </w:t>
      </w:r>
      <w:r w:rsidR="00A60751">
        <w:rPr>
          <w:rFonts w:eastAsiaTheme="minorEastAsia"/>
        </w:rPr>
        <w:t xml:space="preserve">of vertebrate </w:t>
      </w:r>
      <w:r w:rsidR="000848AB" w:rsidRPr="3AA0BB5B">
        <w:rPr>
          <w:rFonts w:eastAsiaTheme="minorEastAsia"/>
        </w:rPr>
        <w:t>assemblage</w:t>
      </w:r>
      <w:commentRangeEnd w:id="12"/>
      <w:r w:rsidR="00A60751">
        <w:rPr>
          <w:rFonts w:eastAsiaTheme="minorEastAsia"/>
        </w:rPr>
        <w:t>s</w:t>
      </w:r>
      <w:r w:rsidR="00580E33">
        <w:rPr>
          <w:rStyle w:val="CommentReference"/>
        </w:rPr>
        <w:commentReference w:id="12"/>
      </w:r>
      <w:r w:rsidR="00480595" w:rsidRPr="3AA0BB5B">
        <w:rPr>
          <w:rFonts w:eastAsiaTheme="minorEastAsia"/>
        </w:rPr>
        <w:t>, and I</w:t>
      </w:r>
      <w:r w:rsidR="00091AAE" w:rsidRPr="3AA0BB5B">
        <w:rPr>
          <w:rFonts w:eastAsiaTheme="minorEastAsia"/>
        </w:rPr>
        <w:t xml:space="preserve"> further</w:t>
      </w:r>
      <w:r w:rsidR="00480595" w:rsidRPr="3AA0BB5B">
        <w:rPr>
          <w:rFonts w:eastAsiaTheme="minorEastAsia"/>
        </w:rPr>
        <w:t xml:space="preserve"> assessed whether species’ energetic requirements influenced species’ land-use responses</w:t>
      </w:r>
      <w:r w:rsidR="00C200E4" w:rsidRPr="3AA0BB5B">
        <w:rPr>
          <w:rFonts w:eastAsiaTheme="minorEastAsia"/>
        </w:rPr>
        <w:t xml:space="preserve"> </w:t>
      </w:r>
      <w:r w:rsidR="000029D6" w:rsidRPr="3AA0BB5B">
        <w:rPr>
          <w:rFonts w:eastAsiaTheme="minorEastAsia"/>
        </w:rPr>
        <w:t>(Chapter 5).</w:t>
      </w:r>
      <w:r w:rsidR="0068532F" w:rsidRPr="3AA0BB5B">
        <w:rPr>
          <w:rFonts w:eastAsiaTheme="minorEastAsia"/>
        </w:rPr>
        <w:t xml:space="preserve"> </w:t>
      </w:r>
      <w:r w:rsidR="00AB1623" w:rsidRPr="3AA0BB5B">
        <w:rPr>
          <w:rFonts w:eastAsiaTheme="minorEastAsia"/>
        </w:rPr>
        <w:t>In this</w:t>
      </w:r>
      <w:r w:rsidR="004B1948" w:rsidRPr="3AA0BB5B">
        <w:rPr>
          <w:rFonts w:eastAsiaTheme="minorEastAsia"/>
        </w:rPr>
        <w:t xml:space="preserve"> final</w:t>
      </w:r>
      <w:r w:rsidR="00AB1623" w:rsidRPr="3AA0BB5B">
        <w:rPr>
          <w:rFonts w:eastAsiaTheme="minorEastAsia"/>
        </w:rPr>
        <w:t xml:space="preserve"> Chapter, I</w:t>
      </w:r>
      <w:r w:rsidR="00CB7FB6" w:rsidRPr="3AA0BB5B">
        <w:rPr>
          <w:rFonts w:eastAsiaTheme="minorEastAsia"/>
        </w:rPr>
        <w:t xml:space="preserve"> </w:t>
      </w:r>
      <w:r w:rsidR="00E330EB" w:rsidRPr="3AA0BB5B">
        <w:rPr>
          <w:rFonts w:eastAsiaTheme="minorEastAsia"/>
        </w:rPr>
        <w:t>synthesise</w:t>
      </w:r>
      <w:r w:rsidR="00AB1623" w:rsidRPr="3AA0BB5B">
        <w:rPr>
          <w:rFonts w:eastAsiaTheme="minorEastAsia"/>
        </w:rPr>
        <w:t xml:space="preserve"> the key findings of my </w:t>
      </w:r>
      <w:r w:rsidR="00E330EB" w:rsidRPr="3AA0BB5B">
        <w:rPr>
          <w:rFonts w:eastAsiaTheme="minorEastAsia"/>
        </w:rPr>
        <w:t>work</w:t>
      </w:r>
      <w:r w:rsidR="00CB7FB6" w:rsidRPr="3AA0BB5B">
        <w:rPr>
          <w:rFonts w:eastAsiaTheme="minorEastAsia"/>
        </w:rPr>
        <w:t xml:space="preserve">, </w:t>
      </w:r>
      <w:r w:rsidR="00630946" w:rsidRPr="3AA0BB5B">
        <w:rPr>
          <w:rFonts w:eastAsiaTheme="minorEastAsia"/>
        </w:rPr>
        <w:t>and I</w:t>
      </w:r>
      <w:r w:rsidR="00AB1623" w:rsidRPr="3AA0BB5B">
        <w:rPr>
          <w:rFonts w:eastAsiaTheme="minorEastAsia"/>
        </w:rPr>
        <w:t xml:space="preserve"> </w:t>
      </w:r>
      <w:r w:rsidR="00317E72" w:rsidRPr="3AA0BB5B">
        <w:rPr>
          <w:rFonts w:eastAsiaTheme="minorEastAsia"/>
        </w:rPr>
        <w:t>as</w:t>
      </w:r>
      <w:r w:rsidR="002D59A6" w:rsidRPr="3AA0BB5B">
        <w:rPr>
          <w:rFonts w:eastAsiaTheme="minorEastAsia"/>
        </w:rPr>
        <w:t>sess</w:t>
      </w:r>
      <w:r w:rsidR="00A92D3B" w:rsidRPr="3AA0BB5B">
        <w:rPr>
          <w:rFonts w:eastAsiaTheme="minorEastAsia"/>
        </w:rPr>
        <w:t xml:space="preserve"> the</w:t>
      </w:r>
      <w:r w:rsidR="00B33E4F" w:rsidRPr="3AA0BB5B">
        <w:rPr>
          <w:rFonts w:eastAsiaTheme="minorEastAsia"/>
        </w:rPr>
        <w:t>ir</w:t>
      </w:r>
      <w:r w:rsidR="00A92D3B" w:rsidRPr="3AA0BB5B">
        <w:rPr>
          <w:rFonts w:eastAsiaTheme="minorEastAsia"/>
        </w:rPr>
        <w:t xml:space="preserve"> contributions to the broader knowledge</w:t>
      </w:r>
      <w:r w:rsidR="004174A9" w:rsidRPr="3AA0BB5B">
        <w:rPr>
          <w:rFonts w:eastAsiaTheme="minorEastAsia"/>
        </w:rPr>
        <w:t xml:space="preserve"> and their relevance for the field</w:t>
      </w:r>
      <w:r w:rsidR="00A92D3B" w:rsidRPr="3AA0BB5B">
        <w:rPr>
          <w:rFonts w:eastAsiaTheme="minorEastAsia"/>
        </w:rPr>
        <w:t xml:space="preserve">. </w:t>
      </w:r>
      <w:r w:rsidR="00143B44" w:rsidRPr="3AA0BB5B">
        <w:rPr>
          <w:rFonts w:eastAsiaTheme="minorEastAsia"/>
        </w:rPr>
        <w:t xml:space="preserve">I highlight some of the </w:t>
      </w:r>
      <w:r w:rsidR="00C65EDF" w:rsidRPr="3AA0BB5B">
        <w:rPr>
          <w:rFonts w:eastAsiaTheme="minorEastAsia"/>
        </w:rPr>
        <w:t>limitations</w:t>
      </w:r>
      <w:r w:rsidR="00DC6107" w:rsidRPr="3AA0BB5B">
        <w:rPr>
          <w:rFonts w:eastAsiaTheme="minorEastAsia"/>
        </w:rPr>
        <w:t xml:space="preserve"> of my work</w:t>
      </w:r>
      <w:r w:rsidR="00CF73E7" w:rsidRPr="3AA0BB5B">
        <w:rPr>
          <w:rFonts w:eastAsiaTheme="minorEastAsia"/>
        </w:rPr>
        <w:t xml:space="preserve"> </w:t>
      </w:r>
      <w:r w:rsidR="009A1E39" w:rsidRPr="3AA0BB5B">
        <w:rPr>
          <w:rFonts w:eastAsiaTheme="minorEastAsia"/>
        </w:rPr>
        <w:t>and</w:t>
      </w:r>
      <w:r w:rsidR="0002481B" w:rsidRPr="3AA0BB5B">
        <w:rPr>
          <w:rFonts w:eastAsiaTheme="minorEastAsia"/>
        </w:rPr>
        <w:t xml:space="preserve"> further</w:t>
      </w:r>
      <w:r w:rsidR="009A1E39" w:rsidRPr="3AA0BB5B">
        <w:rPr>
          <w:rFonts w:eastAsiaTheme="minorEastAsia"/>
        </w:rPr>
        <w:t xml:space="preserve"> </w:t>
      </w:r>
      <w:r w:rsidR="00C65EDF" w:rsidRPr="3AA0BB5B">
        <w:rPr>
          <w:rFonts w:eastAsiaTheme="minorEastAsia"/>
        </w:rPr>
        <w:t>challenges,</w:t>
      </w:r>
      <w:r w:rsidR="002B152A" w:rsidRPr="3AA0BB5B">
        <w:rPr>
          <w:rFonts w:eastAsiaTheme="minorEastAsia"/>
        </w:rPr>
        <w:t xml:space="preserve"> </w:t>
      </w:r>
      <w:r w:rsidR="009A1E39" w:rsidRPr="3AA0BB5B">
        <w:rPr>
          <w:rFonts w:eastAsiaTheme="minorEastAsia"/>
        </w:rPr>
        <w:t xml:space="preserve">notably </w:t>
      </w:r>
      <w:r w:rsidR="002D59A6" w:rsidRPr="3AA0BB5B">
        <w:rPr>
          <w:rFonts w:eastAsiaTheme="minorEastAsia"/>
        </w:rPr>
        <w:t>reflecting on</w:t>
      </w:r>
      <w:r w:rsidR="009A1E39" w:rsidRPr="3AA0BB5B">
        <w:rPr>
          <w:rFonts w:eastAsiaTheme="minorEastAsia"/>
        </w:rPr>
        <w:t xml:space="preserve"> the current challenges to the application of trait-based approaches at large scales</w:t>
      </w:r>
      <w:r w:rsidR="00835724" w:rsidRPr="3AA0BB5B">
        <w:rPr>
          <w:rFonts w:eastAsiaTheme="minorEastAsia"/>
        </w:rPr>
        <w:t xml:space="preserve"> in animal taxa</w:t>
      </w:r>
      <w:r w:rsidR="00630779" w:rsidRPr="3AA0BB5B">
        <w:rPr>
          <w:rFonts w:eastAsiaTheme="minorEastAsia"/>
        </w:rPr>
        <w:t xml:space="preserve">. </w:t>
      </w:r>
    </w:p>
    <w:p w14:paraId="6A2C6706" w14:textId="77777777" w:rsidR="00630946" w:rsidRDefault="00630946" w:rsidP="6A674BE5">
      <w:pPr>
        <w:spacing w:line="276" w:lineRule="auto"/>
        <w:rPr>
          <w:rFonts w:eastAsiaTheme="minorEastAsia"/>
          <w:b/>
          <w:bCs/>
          <w:sz w:val="28"/>
          <w:szCs w:val="28"/>
        </w:rPr>
      </w:pPr>
    </w:p>
    <w:p w14:paraId="26E3EE22" w14:textId="16A1A9E4" w:rsidR="00994A8F" w:rsidRPr="00630946" w:rsidRDefault="00061388" w:rsidP="0026719D">
      <w:pPr>
        <w:pStyle w:val="ListParagraph"/>
        <w:numPr>
          <w:ilvl w:val="0"/>
          <w:numId w:val="10"/>
        </w:numPr>
        <w:spacing w:line="276" w:lineRule="auto"/>
        <w:rPr>
          <w:b/>
          <w:bCs/>
          <w:sz w:val="28"/>
          <w:szCs w:val="28"/>
        </w:rPr>
      </w:pPr>
      <w:r w:rsidRPr="00630946">
        <w:rPr>
          <w:b/>
          <w:bCs/>
          <w:sz w:val="28"/>
          <w:szCs w:val="28"/>
        </w:rPr>
        <w:t>G</w:t>
      </w:r>
      <w:r w:rsidR="00DC5A5F" w:rsidRPr="00630946">
        <w:rPr>
          <w:b/>
          <w:bCs/>
          <w:sz w:val="28"/>
          <w:szCs w:val="28"/>
        </w:rPr>
        <w:t xml:space="preserve">aps and biases in </w:t>
      </w:r>
      <w:r w:rsidR="00930401" w:rsidRPr="00630946">
        <w:rPr>
          <w:b/>
          <w:bCs/>
          <w:sz w:val="28"/>
          <w:szCs w:val="28"/>
        </w:rPr>
        <w:t xml:space="preserve">the </w:t>
      </w:r>
      <w:r w:rsidR="00E57427" w:rsidRPr="00630946">
        <w:rPr>
          <w:b/>
          <w:bCs/>
          <w:sz w:val="28"/>
          <w:szCs w:val="28"/>
        </w:rPr>
        <w:t xml:space="preserve">knowledge of terrestrial vertebrates </w:t>
      </w:r>
    </w:p>
    <w:p w14:paraId="186EFC89" w14:textId="79CA6139" w:rsidR="00630946" w:rsidRDefault="00F83092" w:rsidP="0026719D">
      <w:pPr>
        <w:spacing w:line="276" w:lineRule="auto"/>
        <w:jc w:val="both"/>
      </w:pPr>
      <w:r>
        <w:t xml:space="preserve">Although </w:t>
      </w:r>
      <w:r w:rsidR="00A9775C">
        <w:t xml:space="preserve">terrestrial </w:t>
      </w:r>
      <w:r>
        <w:t>vertebrate</w:t>
      </w:r>
      <w:r w:rsidR="00A9775C">
        <w:t xml:space="preserve">s </w:t>
      </w:r>
      <w:r>
        <w:t xml:space="preserve">have been extensively studied in the past, there remain important gaps in our knowledge. </w:t>
      </w:r>
      <w:r w:rsidR="00B74A99">
        <w:t>Some of these</w:t>
      </w:r>
      <w:r w:rsidR="00D7022A">
        <w:t xml:space="preserve"> gaps are illustrated in </w:t>
      </w:r>
      <w:r>
        <w:t>Chapt</w:t>
      </w:r>
      <w:r w:rsidRPr="3AA0BB5B">
        <w:rPr>
          <w:rFonts w:eastAsiaTheme="minorEastAsia"/>
        </w:rPr>
        <w:t xml:space="preserve">er </w:t>
      </w:r>
      <w:r w:rsidR="00D7022A" w:rsidRPr="3AA0BB5B">
        <w:rPr>
          <w:rFonts w:eastAsiaTheme="minorEastAsia"/>
        </w:rPr>
        <w:t>2</w:t>
      </w:r>
      <w:r w:rsidR="00364404" w:rsidRPr="3AA0BB5B">
        <w:rPr>
          <w:rFonts w:eastAsiaTheme="minorEastAsia"/>
        </w:rPr>
        <w:t>,</w:t>
      </w:r>
      <w:r w:rsidR="00D7022A" w:rsidRPr="3AA0BB5B">
        <w:rPr>
          <w:rFonts w:eastAsiaTheme="minorEastAsia"/>
        </w:rPr>
        <w:t xml:space="preserve"> which</w:t>
      </w:r>
      <w:r w:rsidR="00364404" w:rsidRPr="3AA0BB5B">
        <w:rPr>
          <w:rFonts w:eastAsiaTheme="minorEastAsia"/>
        </w:rPr>
        <w:t xml:space="preserve"> </w:t>
      </w:r>
      <w:r w:rsidR="00C8473A" w:rsidRPr="3AA0BB5B">
        <w:rPr>
          <w:rFonts w:eastAsiaTheme="minorEastAsia"/>
        </w:rPr>
        <w:t>demonstrat</w:t>
      </w:r>
      <w:r w:rsidR="00D7022A" w:rsidRPr="3AA0BB5B">
        <w:rPr>
          <w:rFonts w:eastAsiaTheme="minorEastAsia"/>
        </w:rPr>
        <w:t>es</w:t>
      </w:r>
      <w:r w:rsidR="00364404" w:rsidRPr="3AA0BB5B">
        <w:rPr>
          <w:rFonts w:eastAsiaTheme="minorEastAsia"/>
        </w:rPr>
        <w:t xml:space="preserve"> the </w:t>
      </w:r>
      <w:r w:rsidRPr="3AA0BB5B">
        <w:rPr>
          <w:rFonts w:eastAsiaTheme="minorEastAsia"/>
        </w:rPr>
        <w:t xml:space="preserve">biases in the availability of ecological trait data </w:t>
      </w:r>
      <w:r w:rsidR="00B454C0" w:rsidRPr="3AA0BB5B">
        <w:rPr>
          <w:rFonts w:eastAsiaTheme="minorEastAsia"/>
        </w:rPr>
        <w:t>(</w:t>
      </w:r>
      <w:r w:rsidR="00C72642" w:rsidRPr="3AA0BB5B">
        <w:rPr>
          <w:rFonts w:eastAsiaTheme="minorEastAsia"/>
        </w:rPr>
        <w:t xml:space="preserve">i.e., </w:t>
      </w:r>
      <w:r w:rsidR="006B2A96" w:rsidRPr="3AA0BB5B">
        <w:rPr>
          <w:rFonts w:eastAsiaTheme="minorEastAsia"/>
        </w:rPr>
        <w:t xml:space="preserve">the </w:t>
      </w:r>
      <w:r w:rsidR="00832226" w:rsidRPr="3AA0BB5B">
        <w:rPr>
          <w:rFonts w:eastAsiaTheme="minorEastAsia"/>
        </w:rPr>
        <w:t>‘</w:t>
      </w:r>
      <w:proofErr w:type="spellStart"/>
      <w:r w:rsidR="00246605" w:rsidRPr="3AA0BB5B">
        <w:rPr>
          <w:rFonts w:eastAsiaTheme="minorEastAsia"/>
        </w:rPr>
        <w:t>Raunkiæran</w:t>
      </w:r>
      <w:proofErr w:type="spellEnd"/>
      <w:r w:rsidR="00832226" w:rsidRPr="3AA0BB5B">
        <w:rPr>
          <w:rFonts w:eastAsiaTheme="minorEastAsia"/>
        </w:rPr>
        <w:t>’</w:t>
      </w:r>
      <w:r w:rsidR="00246605" w:rsidRPr="3AA0BB5B">
        <w:rPr>
          <w:rFonts w:eastAsiaTheme="minorEastAsia"/>
        </w:rPr>
        <w:t xml:space="preserve"> </w:t>
      </w:r>
      <w:r w:rsidR="006B2A96" w:rsidRPr="3AA0BB5B">
        <w:rPr>
          <w:rFonts w:eastAsiaTheme="minorEastAsia"/>
        </w:rPr>
        <w:t>shortfall</w:t>
      </w:r>
      <w:r w:rsidR="00C72642" w:rsidRPr="3AA0BB5B">
        <w:rPr>
          <w:rFonts w:eastAsiaTheme="minorEastAsia"/>
        </w:rPr>
        <w:t xml:space="preserve"> </w:t>
      </w:r>
      <w:r>
        <w:fldChar w:fldCharType="begin" w:fldLock="1"/>
      </w:r>
      <w:r>
        <w:instrText>ADDIN CSL_CITATION {"citationItems":[{"id":"ITEM-1","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d":{"date-parts":[["2015"]]},"title":"Seven Shortfalls that Beset Large-Scale Knowledge of Biodiversity","type":"article-journal"},"uris":["http://www.mendeley.com/documents/?uuid=5eaf9352-88fc-424d-82af-2556030b534d"]}],"mendeley":{"formattedCitation":"(Hortal &lt;i&gt;et al.&lt;/i&gt; 2015)","plainTextFormattedCitation":"(Hortal et al. 2015)","previouslyFormattedCitation":"(Hortal &lt;i&gt;et al.&lt;/i&gt; 2015)"},"properties":{"noteIndex":0},"schema":"https://github.com/citation-style-language/schema/raw/master/csl-citation.json"}</w:instrText>
      </w:r>
      <w:r>
        <w:fldChar w:fldCharType="separate"/>
      </w:r>
      <w:r w:rsidR="003C1AEB" w:rsidRPr="3AA0BB5B">
        <w:rPr>
          <w:noProof/>
        </w:rPr>
        <w:t xml:space="preserve">(Hortal </w:t>
      </w:r>
      <w:r w:rsidR="003C1AEB" w:rsidRPr="3AA0BB5B">
        <w:rPr>
          <w:i/>
          <w:iCs/>
          <w:noProof/>
        </w:rPr>
        <w:t>et al.</w:t>
      </w:r>
      <w:r w:rsidR="003C1AEB" w:rsidRPr="3AA0BB5B">
        <w:rPr>
          <w:noProof/>
        </w:rPr>
        <w:t xml:space="preserve"> 2015)</w:t>
      </w:r>
      <w:r>
        <w:fldChar w:fldCharType="end"/>
      </w:r>
      <w:r w:rsidR="00B454C0" w:rsidRPr="3AA0BB5B">
        <w:rPr>
          <w:rFonts w:eastAsiaTheme="minorEastAsia"/>
        </w:rPr>
        <w:t>)</w:t>
      </w:r>
      <w:r w:rsidRPr="3AA0BB5B">
        <w:rPr>
          <w:rFonts w:eastAsiaTheme="minorEastAsia"/>
        </w:rPr>
        <w:t>.</w:t>
      </w:r>
      <w:r w:rsidR="00FE6E28" w:rsidRPr="3AA0BB5B">
        <w:rPr>
          <w:rFonts w:eastAsiaTheme="minorEastAsia"/>
        </w:rPr>
        <w:t xml:space="preserve"> After collating data for seven </w:t>
      </w:r>
      <w:r w:rsidR="000C6267" w:rsidRPr="3AA0BB5B">
        <w:rPr>
          <w:rFonts w:eastAsiaTheme="minorEastAsia"/>
        </w:rPr>
        <w:t xml:space="preserve">commonly-used </w:t>
      </w:r>
      <w:r w:rsidR="00FE6E28" w:rsidRPr="3AA0BB5B">
        <w:rPr>
          <w:rFonts w:eastAsiaTheme="minorEastAsia"/>
        </w:rPr>
        <w:t>ecologica</w:t>
      </w:r>
      <w:r w:rsidR="00FE6E28">
        <w:t>l traits,</w:t>
      </w:r>
      <w:r>
        <w:t xml:space="preserve"> I </w:t>
      </w:r>
      <w:r w:rsidR="00C8473A">
        <w:t xml:space="preserve">showed that the </w:t>
      </w:r>
      <w:r w:rsidR="00EB1673">
        <w:t xml:space="preserve">sampling </w:t>
      </w:r>
      <w:r w:rsidR="00F741AE">
        <w:t>of</w:t>
      </w:r>
      <w:r w:rsidR="00C8473A">
        <w:t xml:space="preserve"> </w:t>
      </w:r>
      <w:r w:rsidR="00F741AE">
        <w:t xml:space="preserve">these </w:t>
      </w:r>
      <w:r w:rsidR="00C8473A">
        <w:t>trait</w:t>
      </w:r>
      <w:r w:rsidR="00F741AE">
        <w:t>s</w:t>
      </w:r>
      <w:r w:rsidR="00C8473A">
        <w:t xml:space="preserve"> </w:t>
      </w:r>
      <w:r w:rsidR="00D9009F">
        <w:t xml:space="preserve"> </w:t>
      </w:r>
      <w:r w:rsidR="00345A41">
        <w:t>presented</w:t>
      </w:r>
      <w:r w:rsidR="00EB1673">
        <w:t xml:space="preserve"> </w:t>
      </w:r>
      <w:r w:rsidR="00305827">
        <w:t xml:space="preserve">taxonomic, phylogenetic and spatial </w:t>
      </w:r>
      <w:r w:rsidR="00345A41">
        <w:t>biases</w:t>
      </w:r>
      <w:r w:rsidR="00305827">
        <w:t>.</w:t>
      </w:r>
      <w:r>
        <w:t xml:space="preserve"> </w:t>
      </w:r>
      <w:r w:rsidR="00963B99">
        <w:t>M</w:t>
      </w:r>
      <w:r w:rsidR="008272B0">
        <w:t>ammals and birds were overall well</w:t>
      </w:r>
      <w:r w:rsidR="00996AF6">
        <w:t xml:space="preserve"> </w:t>
      </w:r>
      <w:r w:rsidR="008272B0">
        <w:t>sampled</w:t>
      </w:r>
      <w:r w:rsidR="00963B99">
        <w:t xml:space="preserve"> for most traits</w:t>
      </w:r>
      <w:r w:rsidR="00464C05">
        <w:t xml:space="preserve"> (with a median </w:t>
      </w:r>
      <w:r w:rsidR="00E43D00">
        <w:t xml:space="preserve">trait </w:t>
      </w:r>
      <w:r w:rsidR="00464C05">
        <w:t>coverage of</w:t>
      </w:r>
      <w:r w:rsidR="00365305">
        <w:t xml:space="preserve"> 85%</w:t>
      </w:r>
      <w:r w:rsidR="00464C05">
        <w:t xml:space="preserve"> for birds</w:t>
      </w:r>
      <w:r w:rsidR="00365305">
        <w:t xml:space="preserve">, </w:t>
      </w:r>
      <w:r w:rsidR="00464C05">
        <w:t>and of</w:t>
      </w:r>
      <w:r w:rsidR="00E43D00">
        <w:t xml:space="preserve"> 95%</w:t>
      </w:r>
      <w:r w:rsidR="00464C05">
        <w:t xml:space="preserve"> for mammals)</w:t>
      </w:r>
      <w:r w:rsidR="00EC0C4E">
        <w:t>. However,</w:t>
      </w:r>
      <w:r w:rsidR="00963B99">
        <w:t xml:space="preserve"> </w:t>
      </w:r>
      <w:r w:rsidR="008272B0">
        <w:t>amphibians and reptiles presented</w:t>
      </w:r>
      <w:r w:rsidR="00B0458A">
        <w:t xml:space="preserve"> acute gaps</w:t>
      </w:r>
      <w:r w:rsidR="00EC0C4E">
        <w:t xml:space="preserve">, </w:t>
      </w:r>
      <w:r w:rsidR="00474101">
        <w:t>with a 32% median coverage for amphibians</w:t>
      </w:r>
      <w:r w:rsidR="002B625C">
        <w:t xml:space="preserve">, </w:t>
      </w:r>
      <w:r w:rsidR="000A5762">
        <w:t>and</w:t>
      </w:r>
      <w:r w:rsidR="002B625C">
        <w:t xml:space="preserve"> 38% for reptiles</w:t>
      </w:r>
      <w:r w:rsidR="008272B0">
        <w:t xml:space="preserve">. Chapter 2 </w:t>
      </w:r>
      <w:r w:rsidR="00786983">
        <w:t xml:space="preserve">further </w:t>
      </w:r>
      <w:r w:rsidR="008272B0">
        <w:t xml:space="preserve">showed that </w:t>
      </w:r>
      <w:r w:rsidR="00B0458A">
        <w:t xml:space="preserve">such gaps were </w:t>
      </w:r>
      <w:r w:rsidR="003C4AD1">
        <w:t>non-randomly distributed with regards to species phylogenetic position, with certain clades being under</w:t>
      </w:r>
      <w:r w:rsidR="00493C38">
        <w:t>-</w:t>
      </w:r>
      <w:r w:rsidR="003C4AD1">
        <w:t>sampled compared to other</w:t>
      </w:r>
      <w:r w:rsidR="00B74A99">
        <w:t>s</w:t>
      </w:r>
      <w:r w:rsidR="00E37C74">
        <w:t xml:space="preserve"> (</w:t>
      </w:r>
      <w:commentRangeStart w:id="13"/>
      <w:r w:rsidR="002B3677">
        <w:t>for example,</w:t>
      </w:r>
      <w:r w:rsidR="00786983">
        <w:t xml:space="preserve"> the family</w:t>
      </w:r>
      <w:r w:rsidR="00623968">
        <w:t xml:space="preserve"> </w:t>
      </w:r>
      <w:proofErr w:type="spellStart"/>
      <w:r w:rsidR="00623968" w:rsidRPr="3AA0BB5B">
        <w:rPr>
          <w:i/>
          <w:iCs/>
        </w:rPr>
        <w:t>Ranidae</w:t>
      </w:r>
      <w:proofErr w:type="spellEnd"/>
      <w:r w:rsidR="00CF3304">
        <w:t>, or true frogs</w:t>
      </w:r>
      <w:commentRangeEnd w:id="13"/>
      <w:r w:rsidR="002570F2">
        <w:rPr>
          <w:rStyle w:val="CommentReference"/>
        </w:rPr>
        <w:commentReference w:id="13"/>
      </w:r>
      <w:r w:rsidR="00064C13">
        <w:t>; or</w:t>
      </w:r>
      <w:r w:rsidR="00C44E7B">
        <w:t xml:space="preserve"> the</w:t>
      </w:r>
      <w:r w:rsidR="00064C13">
        <w:t xml:space="preserve"> </w:t>
      </w:r>
      <w:r w:rsidR="0002344B">
        <w:t xml:space="preserve">blind snakes of the </w:t>
      </w:r>
      <w:r w:rsidR="007815BF">
        <w:t xml:space="preserve">family </w:t>
      </w:r>
      <w:proofErr w:type="spellStart"/>
      <w:r w:rsidR="004D6276" w:rsidRPr="004D6276">
        <w:rPr>
          <w:i/>
          <w:iCs/>
        </w:rPr>
        <w:t>Typhlopidae</w:t>
      </w:r>
      <w:proofErr w:type="spellEnd"/>
      <w:r w:rsidR="001B5997">
        <w:t xml:space="preserve">, and the  </w:t>
      </w:r>
      <w:r w:rsidR="00907C4E">
        <w:t xml:space="preserve">worm </w:t>
      </w:r>
      <w:r w:rsidR="001B5997">
        <w:t xml:space="preserve">snakes of the family </w:t>
      </w:r>
      <w:proofErr w:type="spellStart"/>
      <w:r w:rsidR="002A6998" w:rsidRPr="002A6998">
        <w:rPr>
          <w:i/>
          <w:iCs/>
        </w:rPr>
        <w:t>Amphisbaenidae</w:t>
      </w:r>
      <w:proofErr w:type="spellEnd"/>
      <w:r w:rsidR="00E37C74">
        <w:t>)</w:t>
      </w:r>
      <w:r w:rsidR="00C13D13">
        <w:t>.</w:t>
      </w:r>
      <w:r w:rsidR="003C4AD1">
        <w:t xml:space="preserve"> </w:t>
      </w:r>
      <w:r w:rsidR="00630946">
        <w:t>Hence, Chapter 2 show</w:t>
      </w:r>
      <w:r w:rsidR="00855456">
        <w:t>ed</w:t>
      </w:r>
      <w:r w:rsidR="00630946">
        <w:t xml:space="preserve"> that amphibians and reptiles are understudied compared to mammals and birds. Knowledge gaps are thus acute for the most diverse vertebrate class (reptiles) </w:t>
      </w:r>
      <w:r w:rsidR="00C34D00">
        <w:t>as well as</w:t>
      </w:r>
      <w:r w:rsidR="00630946">
        <w:t xml:space="preserve"> for the most threatened </w:t>
      </w:r>
      <w:r w:rsidR="00E330EB">
        <w:t xml:space="preserve">vertebrate </w:t>
      </w:r>
      <w:r w:rsidR="00630946">
        <w:t>class (amphibians</w:t>
      </w:r>
      <w:r w:rsidR="008A4248">
        <w:t>; IUCN 2020</w:t>
      </w:r>
      <w:r w:rsidR="00630946">
        <w:t xml:space="preserve">). </w:t>
      </w:r>
    </w:p>
    <w:p w14:paraId="5F80B67F" w14:textId="7FA7AFAD" w:rsidR="00BA6C42" w:rsidRDefault="000405D8" w:rsidP="0026719D">
      <w:pPr>
        <w:spacing w:line="276" w:lineRule="auto"/>
        <w:jc w:val="both"/>
      </w:pPr>
      <w:r>
        <w:t xml:space="preserve">Chapter 2 </w:t>
      </w:r>
      <w:r w:rsidR="00BA6C42">
        <w:t>also</w:t>
      </w:r>
      <w:r>
        <w:t xml:space="preserve"> </w:t>
      </w:r>
      <w:r w:rsidR="00855456">
        <w:t>highlights</w:t>
      </w:r>
      <w:r>
        <w:t xml:space="preserve"> that k</w:t>
      </w:r>
      <w:r w:rsidR="00B32ACD">
        <w:t>nowledge g</w:t>
      </w:r>
      <w:r w:rsidR="001D1E50">
        <w:t xml:space="preserve">aps </w:t>
      </w:r>
      <w:r w:rsidR="00B32ACD">
        <w:t xml:space="preserve">for amphibians and reptiles </w:t>
      </w:r>
      <w:r w:rsidR="001D1E50">
        <w:t>were non-randomly distributed across geographical space</w:t>
      </w:r>
      <w:r w:rsidR="000A07FF">
        <w:t>.</w:t>
      </w:r>
      <w:r w:rsidR="000A07FF">
        <w:t xml:space="preserve"> </w:t>
      </w:r>
      <w:r w:rsidR="0067168A">
        <w:t>For instance, t</w:t>
      </w:r>
      <w:r w:rsidR="001B0A14">
        <w:t xml:space="preserve">he </w:t>
      </w:r>
      <w:r w:rsidR="0067168A">
        <w:t>availability of trait data</w:t>
      </w:r>
      <w:commentRangeStart w:id="14"/>
      <w:r w:rsidR="00752C89">
        <w:t xml:space="preserve"> </w:t>
      </w:r>
      <w:r w:rsidR="006F4378">
        <w:t>was</w:t>
      </w:r>
      <w:r w:rsidR="00EB4A4A">
        <w:t xml:space="preserve"> </w:t>
      </w:r>
      <w:r w:rsidR="00FE2830">
        <w:t xml:space="preserve">significantly </w:t>
      </w:r>
      <w:r w:rsidR="000D7BDE">
        <w:t>positively</w:t>
      </w:r>
      <w:r w:rsidR="000D7BDE">
        <w:t xml:space="preserve"> </w:t>
      </w:r>
      <w:r w:rsidR="002811ED">
        <w:t>associ</w:t>
      </w:r>
      <w:r w:rsidR="001C2B3C">
        <w:t>a</w:t>
      </w:r>
      <w:r w:rsidR="002811ED">
        <w:t>t</w:t>
      </w:r>
      <w:r w:rsidR="001C2B3C">
        <w:t>e</w:t>
      </w:r>
      <w:r w:rsidR="002811ED">
        <w:t xml:space="preserve">d </w:t>
      </w:r>
      <w:r w:rsidR="001C2B3C">
        <w:t>with</w:t>
      </w:r>
      <w:r w:rsidR="001C2B3C">
        <w:t xml:space="preserve"> </w:t>
      </w:r>
      <w:r w:rsidR="006F4378">
        <w:t xml:space="preserve">species richness in </w:t>
      </w:r>
      <w:r w:rsidR="000D7BDE">
        <w:t>several</w:t>
      </w:r>
      <w:r w:rsidR="006F4378">
        <w:t xml:space="preserve"> biogeographic realms</w:t>
      </w:r>
      <w:r w:rsidR="0067168A">
        <w:t xml:space="preserve"> (</w:t>
      </w:r>
      <w:r w:rsidR="00FE2830">
        <w:t xml:space="preserve">e.g., in the </w:t>
      </w:r>
      <w:r w:rsidR="00FE2830">
        <w:t>Australasian realm for reptiles,</w:t>
      </w:r>
      <w:r w:rsidR="00FE2830">
        <w:t xml:space="preserve"> and</w:t>
      </w:r>
      <w:r w:rsidR="00FE2830">
        <w:t xml:space="preserve"> in the Neotropics for amphibians</w:t>
      </w:r>
      <w:r w:rsidR="00FE2830">
        <w:t>)</w:t>
      </w:r>
      <w:r w:rsidR="000D7BDE">
        <w:t xml:space="preserve">, and significantly negatively associated with species </w:t>
      </w:r>
      <w:r w:rsidR="00FE2830">
        <w:t>richness</w:t>
      </w:r>
      <w:r w:rsidR="000D7BDE">
        <w:t xml:space="preserve"> in other realms</w:t>
      </w:r>
      <w:r w:rsidR="00792DD7">
        <w:t xml:space="preserve"> (</w:t>
      </w:r>
      <w:r w:rsidR="00FE2830">
        <w:t xml:space="preserve">e.g., in </w:t>
      </w:r>
      <w:r w:rsidR="00870FE0">
        <w:t>the Indo-Malayan realm</w:t>
      </w:r>
      <w:r w:rsidR="00FE2830">
        <w:t xml:space="preserve"> for both amphibians and reptiles</w:t>
      </w:r>
      <w:r w:rsidR="005F1BE5">
        <w:t>)</w:t>
      </w:r>
      <w:commentRangeEnd w:id="14"/>
      <w:r w:rsidR="00BD5D2D">
        <w:rPr>
          <w:rStyle w:val="CommentReference"/>
        </w:rPr>
        <w:commentReference w:id="14"/>
      </w:r>
      <w:r w:rsidR="004A6DAB">
        <w:t xml:space="preserve">. </w:t>
      </w:r>
      <w:r w:rsidR="00E37C74">
        <w:t>Chapter 2</w:t>
      </w:r>
      <w:r w:rsidR="004A6DAB">
        <w:t xml:space="preserve"> thus</w:t>
      </w:r>
      <w:r w:rsidR="00E37C74">
        <w:t xml:space="preserve"> highlight</w:t>
      </w:r>
      <w:r w:rsidR="00DA3D79">
        <w:t>ed</w:t>
      </w:r>
      <w:r w:rsidR="00E37C74">
        <w:t xml:space="preserve"> </w:t>
      </w:r>
      <w:r w:rsidR="008272B0" w:rsidRPr="005A3692">
        <w:t xml:space="preserve">some </w:t>
      </w:r>
      <w:r w:rsidR="00E37C74">
        <w:t>critically under</w:t>
      </w:r>
      <w:r w:rsidR="00B83C05">
        <w:t>-</w:t>
      </w:r>
      <w:r w:rsidR="00E37C74">
        <w:t xml:space="preserve">sampled </w:t>
      </w:r>
      <w:r w:rsidR="008272B0" w:rsidRPr="005A3692">
        <w:t xml:space="preserve">regions </w:t>
      </w:r>
      <w:r w:rsidR="00E37C74">
        <w:t>for traits in amphibians and reptiles</w:t>
      </w:r>
      <w:r w:rsidR="00CF5FF0">
        <w:t xml:space="preserve"> (</w:t>
      </w:r>
      <w:r w:rsidR="00726A8F">
        <w:t xml:space="preserve">e.g., </w:t>
      </w:r>
      <w:r w:rsidR="004971EE">
        <w:t>the Congo-Basin</w:t>
      </w:r>
      <w:r w:rsidR="00CF5FF0">
        <w:t>)</w:t>
      </w:r>
      <w:r w:rsidR="00E37C74">
        <w:t>.</w:t>
      </w:r>
      <w:r w:rsidR="00CF5FF0">
        <w:t xml:space="preserve"> </w:t>
      </w:r>
      <w:r w:rsidR="00745008">
        <w:t xml:space="preserve">As discussed in Chapter 2, such geographical biases may be </w:t>
      </w:r>
      <w:r w:rsidR="00141654">
        <w:t>driven</w:t>
      </w:r>
      <w:r w:rsidR="00745008">
        <w:t xml:space="preserve"> </w:t>
      </w:r>
      <w:r w:rsidR="00141654">
        <w:t>by</w:t>
      </w:r>
      <w:r w:rsidR="00855456">
        <w:t xml:space="preserve"> uneven </w:t>
      </w:r>
      <w:r w:rsidR="00C452D4">
        <w:t>primary data collection efforts, themselves</w:t>
      </w:r>
      <w:r w:rsidR="00141654">
        <w:t xml:space="preserve"> possibly explained by </w:t>
      </w:r>
      <w:r w:rsidR="00745008">
        <w:t>interacting socioeconomic factors</w:t>
      </w:r>
      <w:r w:rsidR="00936E4A">
        <w:t xml:space="preserve"> </w:t>
      </w:r>
      <w:r w:rsidR="00936E4A">
        <w:fldChar w:fldCharType="begin" w:fldLock="1"/>
      </w:r>
      <w:r w:rsidR="00B22307">
        <w:instrText>ADDIN CSL_CITATION {"citationItems":[{"id":"ITEM-1","itemData":{"DOI":"10.1890/110154","abstract":"Although the geographical context of ecological observations shapes ecological theory, the global distribution of ecological studies has never been analyzed. Here, we document the global distribution and context (protected status, biome, anthrome, and net primary productivity) of 2573 terrestrial study sites reported in recent publications (2004–2009) of 10 highly cited ecology journals. We find evidence of several geographical biases, including overrepresentation of protected areas, temperate deciduous woodlands, and wealthy countries. Even within densely settled or agricultural regions, ecologists tend to study “natural” fragments. Such biases in trendsetting journals may limit the scalability of ecological theory and hinder conservation efforts in the 75\\% of the terrestrial world where humans live and work.","author":[{"dropping-particle":"","family":"Martin","given":"Laura J","non-dropping-particle":"","parse-names":false,"suffix":""},{"dropping-particle":"","family":"Blossey","given":"Bernd","non-dropping-particle":"","parse-names":false,"suffix":""},{"dropping-particle":"","family":"Ellis","given":"Erle","non-dropping-particle":"","parse-names":false,"suffix":""}],"container-title":"Frontiers in Ecology and the Environment","id":"ITEM-1","issue":"4","issued":{"date-parts":[["2012"]]},"page":"195-201","title":"Mapping where ecologists work: biases in the global distribution of terrestrial ecological observations","type":"article-journal","volume":"10"},"uris":["http://www.mendeley.com/documents/?uuid=7d629e00-9f21-4df3-b347-d5ac551a02c9"]},{"id":"ITEM-2","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2","issued":{"date-parts":[["2015"]]},"title":"Seven Shortfalls that Beset Large-Scale Knowledge of Biodiversity","type":"article-journal"},"uris":["http://www.mendeley.com/documents/?uuid=5eaf9352-88fc-424d-82af-2556030b534d"]},{"id":"ITEM-3","itemData":{"DOI":"10.1177/194008290800100202","ISSN":"1940-0829","abstract":"Nations around the world are required to measure their progress towards key biodiversity goals. One important example of this, the Convention on Biological Diversity's 2010 target, is soon approaching. The target set is to significantly reduce the rate of biodiversity loss by the year 2010. However, to what extent are the data, especially for tropical countries, available to indicate biodiversity change and to what extent is current knowledge of biodiversity change truly a global picture? While species richness is greatest in the tropics, biodiversity data richness is skewed towards the poles. This not only provides a significant challenge for global indicators to accurately represent biodiversity, but also for individual countries that are responsible under such legislation for measuring their own impact on biodiversity. We examine the coverage of biodiversity data using four global biodiversity datasets, and look at how effective current efforts are at addressing this discrepancy, and what countries might be able to do in time for 2010 and beyond. We conclude by suggesting a number of activities which might provide impetus for improved biodiversity monitoring in tropical nations.","author":[{"dropping-particle":"","family":"Collen","given":"Ben","non-dropping-particle":"","parse-names":false,"suffix":""},{"dropping-particle":"","family":"Ram","given":"Mala","non-dropping-particle":"","parse-names":false,"suffix":""},{"dropping-particle":"","family":"Zamin","given":"Tara","non-dropping-particle":"","parse-names":false,"suffix":""},{"dropping-particle":"","family":"McRae","given":"Louise","non-dropping-particle":"","parse-names":false,"suffix":""}],"container-title":"Tropical Conservation Science","id":"ITEM-3","issue":"2","issued":{"date-parts":[["2008"]]},"page":"75-88","title":"The Tropical Biodiversity Data Gap: Addressing Disparity in Global Monitoring","type":"article-journal","volume":"1"},"uris":["http://www.mendeley.com/documents/?uuid=70e36050-46a1-4904-adc9-0db09537cb45"]},{"id":"ITEM-4","itemData":{"ISBN":"9789231001291","abstract":"The UNESCO Science Report: towards 2030 provides more country-level information than ever before. The trends and developments in science, technology and innovation policy and governance between 2009 and mid-2015 described here provide essential baseline information on the concerns and priorities of countries that should orient the implementation and drive the assessment of the 2030 Agenda for Sustainable Development in the years to come. The report includes the chapter \"Is the gender gap narrowing in science and engineering?\" written by Sophia Huyer, Executive Director of WISAT, which highlights the finding that women are entering agricultural sciences in increasing numbers in almost all regions of the world.","author":[{"dropping-particle":"","family":"United Nations Educational Scientific and Cultural","given":"","non-dropping-particle":"","parse-names":false,"suffix":""},{"dropping-particle":"","family":"Organization","given":"","non-dropping-particle":"","parse-names":false,"suffix":""}],"container-title":"UNESCO Global Science Report: Towards 2030","id":"ITEM-4","issued":{"date-parts":[["2015"]]},"title":"UNESCO Global Science Report: Towards 2030","type":"report"},"uris":["http://www.mendeley.com/documents/?uuid=9b2323a6-28ec-4824-b3fb-a4eb5fd5b1dc"]}],"mendeley":{"formattedCitation":"(Collen &lt;i&gt;et al.&lt;/i&gt; 2008; Martin &lt;i&gt;et al.&lt;/i&gt; 2012; Hortal &lt;i&gt;et al.&lt;/i&gt; 2015; United Nations Educational Scientific and Cultural &amp; Organization 2015)","plainTextFormattedCitation":"(Collen et al. 2008; Martin et al. 2012; Hortal et al. 2015; United Nations Educational Scientific and Cultural &amp; Organization 2015)","previouslyFormattedCitation":"(Collen &lt;i&gt;et al.&lt;/i&gt; 2008; Martin &lt;i&gt;et al.&lt;/i&gt; 2012; Hortal &lt;i&gt;et al.&lt;/i&gt; 2015; United Nations Educational Scientific and Cultural &amp; Organization 2015)"},"properties":{"noteIndex":0},"schema":"https://github.com/citation-style-language/schema/raw/master/csl-citation.json"}</w:instrText>
      </w:r>
      <w:r w:rsidR="00936E4A">
        <w:fldChar w:fldCharType="separate"/>
      </w:r>
      <w:r w:rsidR="00936E4A" w:rsidRPr="00936E4A">
        <w:rPr>
          <w:noProof/>
        </w:rPr>
        <w:t xml:space="preserve">(Collen </w:t>
      </w:r>
      <w:r w:rsidR="00936E4A" w:rsidRPr="00936E4A">
        <w:rPr>
          <w:i/>
          <w:noProof/>
        </w:rPr>
        <w:t>et al.</w:t>
      </w:r>
      <w:r w:rsidR="00936E4A" w:rsidRPr="00936E4A">
        <w:rPr>
          <w:noProof/>
        </w:rPr>
        <w:t xml:space="preserve"> 2008; Martin </w:t>
      </w:r>
      <w:r w:rsidR="00936E4A" w:rsidRPr="00936E4A">
        <w:rPr>
          <w:i/>
          <w:noProof/>
        </w:rPr>
        <w:t>et al.</w:t>
      </w:r>
      <w:r w:rsidR="00936E4A" w:rsidRPr="00936E4A">
        <w:rPr>
          <w:noProof/>
        </w:rPr>
        <w:t xml:space="preserve"> 2012; Hortal </w:t>
      </w:r>
      <w:r w:rsidR="00936E4A" w:rsidRPr="00936E4A">
        <w:rPr>
          <w:i/>
          <w:noProof/>
        </w:rPr>
        <w:t>et al.</w:t>
      </w:r>
      <w:r w:rsidR="00936E4A" w:rsidRPr="00936E4A">
        <w:rPr>
          <w:noProof/>
        </w:rPr>
        <w:t xml:space="preserve"> 2015; United Nations Educational Scientific and Cultural &amp; Organization 2015)</w:t>
      </w:r>
      <w:r w:rsidR="00936E4A">
        <w:fldChar w:fldCharType="end"/>
      </w:r>
      <w:r w:rsidR="00745008">
        <w:t xml:space="preserve">. </w:t>
      </w:r>
      <w:r w:rsidR="00C452D4">
        <w:t>Importantly, Chapter 2 shows that trait information may be less available in some of the most species-rich regions, critically important for global biodiversity conservation</w:t>
      </w:r>
      <w:r w:rsidR="00B22307">
        <w:t xml:space="preserve"> </w:t>
      </w:r>
      <w:r w:rsidR="00B22307">
        <w:fldChar w:fldCharType="begin" w:fldLock="1"/>
      </w:r>
      <w:r w:rsidR="00E6720F">
        <w:instrText>ADDIN CSL_CITATION {"citationItems":[{"id":"ITEM-1","itemData":{"DOI":"10.1038/s41586-018-0301-1","ISSN":"14764687","abstract":"The tropics contain the overwhelming majority of Earth’s biodiversity: their terrestrial, freshwater and marine ecosystems hold more than three-quarters of all species, including almost all shallow-water corals and over 90% of terrestrial birds. However, tropical ecosystems are also subject to pervasive and interacting stressors, such as deforestation, overfishing and climate change, and they are set within a socio-economic context that includes growing pressure from an increasingly globalized world, larger and more affluent tropical populations, and weak governance and response capacities. Concerted local, national and international actions are urgently required to prevent a collapse of tropical biodiversity.","author":[{"dropping-particle":"","family":"Barlow","given":"Jos","non-dropping-particle":"","parse-names":false,"suffix":""},{"dropping-particle":"","family":"França","given":"Filipe","non-dropping-particle":"","parse-names":false,"suffix":""},{"dropping-particle":"","family":"Gardner","given":"Toby A.","non-dropping-particle":"","parse-names":false,"suffix":""},{"dropping-particle":"","family":"Hicks","given":"Christina C.","non-dropping-particle":"","parse-names":false,"suffix":""},{"dropping-particle":"","family":"Lennox","given":"Gareth D.","non-dropping-particle":"","parse-names":false,"suffix":""},{"dropping-particle":"","family":"Berenguer","given":"Erika","non-dropping-particle":"","parse-names":false,"suffix":""},{"dropping-particle":"","family":"Castello","given":"Leandro","non-dropping-particle":"","parse-names":false,"suffix":""},{"dropping-particle":"","family":"Economo","given":"Evan P.","non-dropping-particle":"","parse-names":false,"suffix":""},{"dropping-particle":"","family":"Ferreira","given":"Joice","non-dropping-particle":"","parse-names":false,"suffix":""},{"dropping-particle":"","family":"Guénard","given":"Benoit","non-dropping-particle":"","parse-names":false,"suffix":""},{"dropping-particle":"","family":"Gontijo Leal","given":"Cecília","non-dropping-particle":"","parse-names":false,"suffix":""},{"dropping-particle":"","family":"Isaac","given":"Victoria","non-dropping-particle":"","parse-names":false,"suffix":""},{"dropping-particle":"","family":"Lees","given":"Alexander C.","non-dropping-particle":"","parse-names":false,"suffix":""},{"dropping-particle":"","family":"Parr","given":"Catherine L.","non-dropping-particle":"","parse-names":false,"suffix":""},{"dropping-particle":"","family":"Wilson","given":"Shaun K.","non-dropping-particle":"","parse-names":false,"suffix":""},{"dropping-particle":"","family":"Young","given":"Paul J.","non-dropping-particle":"","parse-names":false,"suffix":""},{"dropping-particle":"","family":"Graham","given":"Nicholas A.J.","non-dropping-particle":"","parse-names":false,"suffix":""}],"container-title":"Nature","id":"ITEM-1","issued":{"date-parts":[["2018"]]},"title":"The future of hyperdiverse tropical ecosystems","type":"article"},"uris":["http://www.mendeley.com/documents/?uuid=0bcda0d8-ec4c-4798-9987-686c351fbaaf"]}],"mendeley":{"formattedCitation":"(Barlow &lt;i&gt;et al.&lt;/i&gt; 2018)","plainTextFormattedCitation":"(Barlow et al. 2018)","previouslyFormattedCitation":"(Barlow &lt;i&gt;et al.&lt;/i&gt; 2018)"},"properties":{"noteIndex":0},"schema":"https://github.com/citation-style-language/schema/raw/master/csl-citation.json"}</w:instrText>
      </w:r>
      <w:r w:rsidR="00B22307">
        <w:fldChar w:fldCharType="separate"/>
      </w:r>
      <w:r w:rsidR="00B22307" w:rsidRPr="00B22307">
        <w:rPr>
          <w:noProof/>
        </w:rPr>
        <w:t xml:space="preserve">(Barlow </w:t>
      </w:r>
      <w:r w:rsidR="00B22307" w:rsidRPr="00B22307">
        <w:rPr>
          <w:i/>
          <w:noProof/>
        </w:rPr>
        <w:t>et al.</w:t>
      </w:r>
      <w:r w:rsidR="00B22307" w:rsidRPr="00B22307">
        <w:rPr>
          <w:noProof/>
        </w:rPr>
        <w:t xml:space="preserve"> 2018)</w:t>
      </w:r>
      <w:r w:rsidR="00B22307">
        <w:fldChar w:fldCharType="end"/>
      </w:r>
      <w:r w:rsidR="00C452D4">
        <w:t xml:space="preserve">. </w:t>
      </w:r>
      <w:r w:rsidR="00CF5FF0">
        <w:t>Chapter 2</w:t>
      </w:r>
      <w:r w:rsidR="00BA6C42">
        <w:t xml:space="preserve"> further</w:t>
      </w:r>
      <w:r w:rsidR="00CF5FF0">
        <w:t xml:space="preserve"> </w:t>
      </w:r>
      <w:r w:rsidR="004A6DAB">
        <w:t>showed that</w:t>
      </w:r>
      <w:r w:rsidR="00451F2B">
        <w:t>, in all classes,</w:t>
      </w:r>
      <w:r w:rsidR="004A6DAB">
        <w:t xml:space="preserve"> </w:t>
      </w:r>
      <w:r w:rsidR="00CF6AE2">
        <w:t>the</w:t>
      </w:r>
      <w:r w:rsidR="00CF5FF0">
        <w:t xml:space="preserve"> </w:t>
      </w:r>
      <w:r w:rsidR="00C13D13">
        <w:t xml:space="preserve">availability of trait information </w:t>
      </w:r>
      <w:r w:rsidR="004A6DAB">
        <w:t>depended on</w:t>
      </w:r>
      <w:r w:rsidR="00C13D13">
        <w:t xml:space="preserve"> </w:t>
      </w:r>
      <w:r w:rsidR="00CF5FF0">
        <w:t>species’ rarity</w:t>
      </w:r>
      <w:r w:rsidR="00C13D13">
        <w:t xml:space="preserve"> (</w:t>
      </w:r>
      <w:r w:rsidR="00CF5FF0">
        <w:t xml:space="preserve">captured by geographical range </w:t>
      </w:r>
      <w:r w:rsidR="00C13D13">
        <w:t>area)</w:t>
      </w:r>
      <w:r w:rsidR="00CF5FF0">
        <w:t xml:space="preserve">, </w:t>
      </w:r>
      <w:commentRangeStart w:id="15"/>
      <w:r w:rsidR="009555BC">
        <w:t xml:space="preserve">with more-widely </w:t>
      </w:r>
      <w:r w:rsidR="009555BC">
        <w:lastRenderedPageBreak/>
        <w:t>distributed species being on average better sampled for traits</w:t>
      </w:r>
      <w:r w:rsidR="004A6DAB">
        <w:t xml:space="preserve"> than less widely distributed species</w:t>
      </w:r>
      <w:r w:rsidR="009555BC">
        <w:t>.</w:t>
      </w:r>
      <w:r w:rsidR="00141654">
        <w:t xml:space="preserve"> </w:t>
      </w:r>
      <w:r w:rsidR="000A071A">
        <w:t>Such</w:t>
      </w:r>
      <w:r w:rsidR="00141654">
        <w:t xml:space="preserve"> trends could be explained by</w:t>
      </w:r>
      <w:r w:rsidR="00BA6C42">
        <w:t xml:space="preserve"> a sampling bias towards more easily detectable species</w:t>
      </w:r>
      <w:commentRangeEnd w:id="15"/>
      <w:r w:rsidR="00E94124">
        <w:rPr>
          <w:rStyle w:val="CommentReference"/>
        </w:rPr>
        <w:commentReference w:id="15"/>
      </w:r>
      <w:r w:rsidR="00652C4D">
        <w:t>, and is concerning as narrow-ranging species have be</w:t>
      </w:r>
      <w:r w:rsidR="008C000C">
        <w:t>en</w:t>
      </w:r>
      <w:r w:rsidR="00652C4D">
        <w:t xml:space="preserve"> shown to be at </w:t>
      </w:r>
      <w:r w:rsidR="008C000C">
        <w:t>higher</w:t>
      </w:r>
      <w:r w:rsidR="00652C4D">
        <w:t xml:space="preserve"> risks of extinction</w:t>
      </w:r>
      <w:r w:rsidR="00E6720F">
        <w:t xml:space="preserve"> </w:t>
      </w:r>
      <w:r w:rsidR="00E6720F">
        <w:fldChar w:fldCharType="begin" w:fldLock="1"/>
      </w:r>
      <w:r w:rsidR="000806C5">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E6720F">
        <w:fldChar w:fldCharType="separate"/>
      </w:r>
      <w:r w:rsidR="00E6720F" w:rsidRPr="00E6720F">
        <w:rPr>
          <w:noProof/>
        </w:rPr>
        <w:t xml:space="preserve">(Chichorro </w:t>
      </w:r>
      <w:r w:rsidR="00E6720F" w:rsidRPr="00E6720F">
        <w:rPr>
          <w:i/>
          <w:noProof/>
        </w:rPr>
        <w:t>et al.</w:t>
      </w:r>
      <w:r w:rsidR="00E6720F" w:rsidRPr="00E6720F">
        <w:rPr>
          <w:noProof/>
        </w:rPr>
        <w:t xml:space="preserve"> 2019)</w:t>
      </w:r>
      <w:r w:rsidR="00E6720F">
        <w:fldChar w:fldCharType="end"/>
      </w:r>
      <w:r w:rsidR="00141654">
        <w:t>.</w:t>
      </w:r>
      <w:r w:rsidR="00CF5FF0">
        <w:t xml:space="preserve"> </w:t>
      </w:r>
    </w:p>
    <w:p w14:paraId="35588528" w14:textId="2A378869" w:rsidR="00F4255A" w:rsidRDefault="005A3692" w:rsidP="0026719D">
      <w:pPr>
        <w:spacing w:line="276" w:lineRule="auto"/>
        <w:jc w:val="both"/>
      </w:pPr>
      <w:r w:rsidRPr="005A3692">
        <w:t xml:space="preserve">It is worth highlighting that </w:t>
      </w:r>
      <w:r w:rsidR="005B167F">
        <w:t>I targeted traits that are commonly used by ecologists in Chapter 2</w:t>
      </w:r>
      <w:r w:rsidR="003A203E">
        <w:t xml:space="preserve">; </w:t>
      </w:r>
      <w:r w:rsidRPr="005A3692">
        <w:t xml:space="preserve">knowledge gaps are likely to be even more important when looking at </w:t>
      </w:r>
      <w:r w:rsidR="003A203E">
        <w:t>other</w:t>
      </w:r>
      <w:r w:rsidR="00F430F0">
        <w:t xml:space="preserve"> </w:t>
      </w:r>
      <w:r w:rsidRPr="005A3692">
        <w:t>traits</w:t>
      </w:r>
      <w:r w:rsidR="00F430F0">
        <w:t xml:space="preserve">, </w:t>
      </w:r>
      <w:commentRangeStart w:id="16"/>
      <w:r w:rsidR="006F05C3">
        <w:t>that are maybe</w:t>
      </w:r>
      <w:r w:rsidR="00F430F0">
        <w:t xml:space="preserve"> less frequently </w:t>
      </w:r>
      <w:r w:rsidR="006F05C3">
        <w:t>used</w:t>
      </w:r>
      <w:r w:rsidR="003F0F67">
        <w:t xml:space="preserve"> (such as dispersal abilities</w:t>
      </w:r>
      <w:r w:rsidR="00F44644">
        <w:t xml:space="preserve">, which are </w:t>
      </w:r>
      <w:r w:rsidR="009B2015">
        <w:t>available for a small fraction of vertebrate species</w:t>
      </w:r>
      <w:r w:rsidR="008C000C">
        <w:t xml:space="preserve"> only</w:t>
      </w:r>
      <w:r w:rsidR="00F44644">
        <w:t xml:space="preserve">, despite </w:t>
      </w:r>
      <w:r w:rsidR="009B2015">
        <w:t>their likely</w:t>
      </w:r>
      <w:r w:rsidR="00F44644">
        <w:t xml:space="preserve"> importan</w:t>
      </w:r>
      <w:r w:rsidR="009B2015">
        <w:t>ce</w:t>
      </w:r>
      <w:r w:rsidR="00F44644">
        <w:t xml:space="preserve"> </w:t>
      </w:r>
      <w:r w:rsidR="00E73D4B">
        <w:t xml:space="preserve">for </w:t>
      </w:r>
      <w:r w:rsidR="009B2015">
        <w:t>understanding</w:t>
      </w:r>
      <w:r w:rsidR="00E73D4B">
        <w:t xml:space="preserve"> species’ </w:t>
      </w:r>
      <w:r w:rsidR="009B2015">
        <w:t>responses</w:t>
      </w:r>
      <w:r w:rsidR="00E73D4B">
        <w:t xml:space="preserve"> to </w:t>
      </w:r>
      <w:r w:rsidR="009B2015">
        <w:t>anthropogenic</w:t>
      </w:r>
      <w:r w:rsidR="00E73D4B">
        <w:t xml:space="preserve"> </w:t>
      </w:r>
      <w:r w:rsidR="009B2015">
        <w:t>pressures</w:t>
      </w:r>
      <w:r w:rsidR="008C000C">
        <w:t xml:space="preserve">; </w:t>
      </w:r>
      <w:r w:rsidR="000806C5">
        <w:fldChar w:fldCharType="begin" w:fldLock="1"/>
      </w:r>
      <w:r w:rsidR="008E39BD">
        <w:instrText>ADDIN CSL_CITATION {"citationItems":[{"id":"ITEM-1","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1","issue":"1","issued":{"date-parts":[["2015"]]},"page":"15-28","title":"Climate-related range shifts - a global multidimensional synthesis and new research directions","type":"article-journal","volume":"38"},"uris":["http://www.mendeley.com/documents/?uuid=3d7c0730-70ff-4e44-ba4d-e46defe4d4f3"]},{"id":"ITEM-2","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3e60b812-f314-4cf1-8904-0dd546103afc"]}],"mendeley":{"formattedCitation":"(Schloss &lt;i&gt;et al.&lt;/i&gt; 2012; Lenoir &amp; Svenning 2015)","manualFormatting":"Schloss et al. (2012); Lenoir &amp; Svenning (2015)","plainTextFormattedCitation":"(Schloss et al. 2012; Lenoir &amp; Svenning 2015)","previouslyFormattedCitation":"(Schloss &lt;i&gt;et al.&lt;/i&gt; 2012; Lenoir &amp; Svenning 2015)"},"properties":{"noteIndex":0},"schema":"https://github.com/citation-style-language/schema/raw/master/csl-citation.json"}</w:instrText>
      </w:r>
      <w:r w:rsidR="000806C5">
        <w:fldChar w:fldCharType="separate"/>
      </w:r>
      <w:r w:rsidR="0095021A" w:rsidRPr="0095021A">
        <w:rPr>
          <w:noProof/>
        </w:rPr>
        <w:t xml:space="preserve">Schloss </w:t>
      </w:r>
      <w:r w:rsidR="0095021A" w:rsidRPr="0095021A">
        <w:rPr>
          <w:i/>
          <w:noProof/>
        </w:rPr>
        <w:t>et al.</w:t>
      </w:r>
      <w:r w:rsidR="0095021A" w:rsidRPr="0095021A">
        <w:rPr>
          <w:noProof/>
        </w:rPr>
        <w:t xml:space="preserve"> </w:t>
      </w:r>
      <w:r w:rsidR="000E7CC9">
        <w:rPr>
          <w:noProof/>
        </w:rPr>
        <w:t>(</w:t>
      </w:r>
      <w:r w:rsidR="0095021A" w:rsidRPr="0095021A">
        <w:rPr>
          <w:noProof/>
        </w:rPr>
        <w:t>2012</w:t>
      </w:r>
      <w:r w:rsidR="000E7CC9">
        <w:rPr>
          <w:noProof/>
        </w:rPr>
        <w:t>)</w:t>
      </w:r>
      <w:r w:rsidR="0095021A" w:rsidRPr="0095021A">
        <w:rPr>
          <w:noProof/>
        </w:rPr>
        <w:t xml:space="preserve">; Lenoir &amp; Svenning </w:t>
      </w:r>
      <w:r w:rsidR="000E7CC9">
        <w:rPr>
          <w:noProof/>
        </w:rPr>
        <w:t>(</w:t>
      </w:r>
      <w:r w:rsidR="0095021A" w:rsidRPr="0095021A">
        <w:rPr>
          <w:noProof/>
        </w:rPr>
        <w:t>2015)</w:t>
      </w:r>
      <w:r w:rsidR="000806C5">
        <w:fldChar w:fldCharType="end"/>
      </w:r>
      <w:r w:rsidR="003F0F67">
        <w:t>)</w:t>
      </w:r>
      <w:r w:rsidRPr="005A3692">
        <w:t>.</w:t>
      </w:r>
      <w:commentRangeEnd w:id="16"/>
      <w:r w:rsidR="0008005F">
        <w:rPr>
          <w:rStyle w:val="CommentReference"/>
        </w:rPr>
        <w:commentReference w:id="16"/>
      </w:r>
      <w:r w:rsidRPr="005A3692">
        <w:t xml:space="preserve"> </w:t>
      </w:r>
      <w:r w:rsidR="000E1CF9">
        <w:t xml:space="preserve">Chapter 4 and </w:t>
      </w:r>
      <w:r w:rsidRPr="005A3692">
        <w:t xml:space="preserve">Chapter 5 </w:t>
      </w:r>
      <w:r w:rsidR="00842B8F">
        <w:t>provide</w:t>
      </w:r>
      <w:r w:rsidR="000E1CF9">
        <w:t xml:space="preserve"> </w:t>
      </w:r>
      <w:r w:rsidR="00842B8F">
        <w:t xml:space="preserve">with an </w:t>
      </w:r>
      <w:r w:rsidRPr="005A3692">
        <w:t>illustrat</w:t>
      </w:r>
      <w:r w:rsidR="00842B8F">
        <w:t>ion of</w:t>
      </w:r>
      <w:r w:rsidRPr="005A3692">
        <w:t xml:space="preserve"> this point:</w:t>
      </w:r>
      <w:r w:rsidR="003A203E">
        <w:t xml:space="preserve"> </w:t>
      </w:r>
      <w:r w:rsidR="000E1CF9">
        <w:t>in Chapter 4,</w:t>
      </w:r>
      <w:r w:rsidR="00A9412C">
        <w:t xml:space="preserve"> </w:t>
      </w:r>
      <w:r w:rsidR="00303024">
        <w:t xml:space="preserve"> no </w:t>
      </w:r>
      <w:r w:rsidR="00537130">
        <w:t>information</w:t>
      </w:r>
      <w:r w:rsidR="00303024">
        <w:t xml:space="preserve"> about reptile diet</w:t>
      </w:r>
      <w:r w:rsidR="00537130">
        <w:t xml:space="preserve"> could be obtained from an existing published database</w:t>
      </w:r>
      <w:r w:rsidR="00A9412C">
        <w:t xml:space="preserve">; </w:t>
      </w:r>
      <w:r w:rsidR="00CF3E43">
        <w:t xml:space="preserve">while </w:t>
      </w:r>
      <w:r w:rsidR="00A9412C">
        <w:t xml:space="preserve">in Chapter 5, </w:t>
      </w:r>
      <w:r w:rsidR="004C10BC">
        <w:t xml:space="preserve">the availability of </w:t>
      </w:r>
      <w:r w:rsidR="003A203E">
        <w:t>physiological</w:t>
      </w:r>
      <w:r>
        <w:t xml:space="preserve"> data on </w:t>
      </w:r>
      <w:r w:rsidR="007600D7">
        <w:t xml:space="preserve">resting </w:t>
      </w:r>
      <w:r>
        <w:t>metabolic rates was</w:t>
      </w:r>
      <w:r w:rsidR="005B167F">
        <w:t xml:space="preserve"> </w:t>
      </w:r>
      <w:r w:rsidR="004C10BC">
        <w:t>limited to a small number of species</w:t>
      </w:r>
      <w:r w:rsidR="007600D7">
        <w:t>, even in mammals and birds</w:t>
      </w:r>
      <w:r w:rsidR="00994A8F">
        <w:t>.</w:t>
      </w:r>
      <w:r w:rsidR="000A071A">
        <w:t xml:space="preserve"> </w:t>
      </w:r>
      <w:r w:rsidR="00617F7B">
        <w:t xml:space="preserve">Further, lack of available </w:t>
      </w:r>
      <w:r w:rsidR="000A071A">
        <w:t>data prevented me from considering intraspecific variation in my thesis, despite its likely importance</w:t>
      </w:r>
      <w:r w:rsidR="00617F7B">
        <w:t xml:space="preserve"> for understanding species- and assemblage-level responses to human-driven change</w:t>
      </w:r>
      <w:r w:rsidR="008E39BD">
        <w:t xml:space="preserve"> </w:t>
      </w:r>
      <w:r w:rsidR="008E39BD">
        <w:fldChar w:fldCharType="begin" w:fldLock="1"/>
      </w:r>
      <w:r w:rsidR="008551A5">
        <w:instrText>ADDIN CSL_CITATION {"citationItems":[{"id":"ITEM-1","itemData":{"DOI":"10.1093/database/baw158","ISSN":"17580463","PMID":"28025346","abstract":"For vast areas of the globe and large parts of the tree of life, data needed to inform trait diversity is incomplete. Such trait data, when fully assembled, however, form the link between the evolutionary history of organisms, their assembly into communities, and the nature and functioning of ecosystems. Recent efforts to close data gaps have focused on collating trait-by-species databases, which only provide species-level, aggregated value ranges for traits of interest and often lack the direct observations on which those ranges are based. Perhaps under-appreciated is that digitized biocollection records collectively contain a vast trove of trait data measured directly from individuals, but this content remains hidden and highly heterogeneous, impeding discoverability and use. We developed and deployed a suite of openly accessible software tools in order to collate a full set of trait descriptions and extract two key traits, body length and mass, from &gt;18 million specimen records in VertNet, a global biodiversity data publisher and aggregator. We tested success rate of these tools against hand-checked validation data sets and characterized quality and quantity. A post-processing toolkit was developed to standardize and harmonize data sets, and to integrate this improved content into VertNet for broadest reuse. The result of this work was to add more than 1.5 million harmonized measurements on vertebrate body mass and length directly to specimen records. Rates of false positives and negatives for extracted data were extremely low. We also created new tools for filtering, querying, and assembling this research-ready vertebrate trait content for view and download. Our work has yielded a novel database and platform for harmonized trait content that will grow as tools introduced here become part of publication workflows. We close by noting how this effort extends to new communities already developing similar digitized content.","author":[{"dropping-particle":"","family":"Guralnick","given":"Robert P.","non-dropping-particle":"","parse-names":false,"suffix":""},{"dropping-particle":"","family":"Zermoglio","given":"Paula F.","non-dropping-particle":"","parse-names":false,"suffix":""},{"dropping-particle":"","family":"Wieczorek","given":"John","non-dropping-particle":"","parse-names":false,"suffix":""},{"dropping-particle":"","family":"LaFrance","given":"Raphael","non-dropping-particle":"","parse-names":false,"suffix":""},{"dropping-particle":"","family":"Bloom","given":"David","non-dropping-particle":"","parse-names":false,"suffix":""},{"dropping-particle":"","family":"Russell","given":"Laura","non-dropping-particle":"","parse-names":false,"suffix":""}],"container-title":"Database","id":"ITEM-1","issued":{"date-parts":[["2016"]]},"title":"The importance of digitized biocollections as a source of trait data and a new VertNet resource","type":"article-journal"},"uris":["http://www.mendeley.com/documents/?uuid=68510ddb-60a6-4c83-9fb4-3ec09dd76df4"]},{"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8d54b18c-a2b6-4a5a-b219-864a7c8db33c"]},{"id":"ITEM-3","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3","issue":"9","issued":{"date-parts":[["2018"]]},"page":"1425-1439","title":"The complex drivers of thermal acclimation and breadth in ectotherms","type":"article-journal","volume":"21"},"uris":["http://www.mendeley.com/documents/?uuid=5bffba82-c41b-4ba1-902a-3b1f5e050ef5"]}],"mendeley":{"formattedCitation":"(Carlson &lt;i&gt;et al.&lt;/i&gt; 2014; Guralnick &lt;i&gt;et al.&lt;/i&gt; 2016; Rohr &lt;i&gt;et al.&lt;/i&gt; 2018)","plainTextFormattedCitation":"(Carlson et al. 2014; Guralnick et al. 2016; Rohr et al. 2018)","previouslyFormattedCitation":"(Carlson &lt;i&gt;et al.&lt;/i&gt; 2014; Guralnick &lt;i&gt;et al.&lt;/i&gt; 2016; Rohr &lt;i&gt;et al.&lt;/i&gt; 2018)"},"properties":{"noteIndex":0},"schema":"https://github.com/citation-style-language/schema/raw/master/csl-citation.json"}</w:instrText>
      </w:r>
      <w:r w:rsidR="008E39BD">
        <w:fldChar w:fldCharType="separate"/>
      </w:r>
      <w:r w:rsidR="00C17C8C" w:rsidRPr="00C17C8C">
        <w:rPr>
          <w:noProof/>
        </w:rPr>
        <w:t xml:space="preserve">(Carlson </w:t>
      </w:r>
      <w:r w:rsidR="00C17C8C" w:rsidRPr="00C17C8C">
        <w:rPr>
          <w:i/>
          <w:noProof/>
        </w:rPr>
        <w:t>et al.</w:t>
      </w:r>
      <w:r w:rsidR="00C17C8C" w:rsidRPr="00C17C8C">
        <w:rPr>
          <w:noProof/>
        </w:rPr>
        <w:t xml:space="preserve"> 2014; Guralnick </w:t>
      </w:r>
      <w:r w:rsidR="00C17C8C" w:rsidRPr="00C17C8C">
        <w:rPr>
          <w:i/>
          <w:noProof/>
        </w:rPr>
        <w:t>et al.</w:t>
      </w:r>
      <w:r w:rsidR="00C17C8C" w:rsidRPr="00C17C8C">
        <w:rPr>
          <w:noProof/>
        </w:rPr>
        <w:t xml:space="preserve"> 2016; Rohr </w:t>
      </w:r>
      <w:r w:rsidR="00C17C8C" w:rsidRPr="00C17C8C">
        <w:rPr>
          <w:i/>
          <w:noProof/>
        </w:rPr>
        <w:t>et al.</w:t>
      </w:r>
      <w:r w:rsidR="00C17C8C" w:rsidRPr="00C17C8C">
        <w:rPr>
          <w:noProof/>
        </w:rPr>
        <w:t xml:space="preserve"> 2018)</w:t>
      </w:r>
      <w:r w:rsidR="008E39BD">
        <w:fldChar w:fldCharType="end"/>
      </w:r>
      <w:r w:rsidR="000A071A">
        <w:t xml:space="preserve">. </w:t>
      </w:r>
    </w:p>
    <w:p w14:paraId="7688D847" w14:textId="73731FAF" w:rsidR="006E067B" w:rsidRDefault="00076606" w:rsidP="3AA0BB5B">
      <w:pPr>
        <w:spacing w:line="276" w:lineRule="auto"/>
        <w:jc w:val="both"/>
        <w:rPr>
          <w:rFonts w:eastAsiaTheme="minorEastAsia"/>
        </w:rPr>
      </w:pPr>
      <w:r>
        <w:t>T</w:t>
      </w:r>
      <w:r w:rsidR="000405D8">
        <w:t xml:space="preserve">he </w:t>
      </w:r>
      <w:r w:rsidR="000A278B" w:rsidRPr="3AA0BB5B">
        <w:rPr>
          <w:rFonts w:eastAsiaTheme="minorEastAsia"/>
        </w:rPr>
        <w:t>‘</w:t>
      </w:r>
      <w:proofErr w:type="spellStart"/>
      <w:r w:rsidR="001B5F0C" w:rsidRPr="3AA0BB5B">
        <w:rPr>
          <w:rFonts w:eastAsiaTheme="minorEastAsia"/>
        </w:rPr>
        <w:t>Raunkiæran</w:t>
      </w:r>
      <w:proofErr w:type="spellEnd"/>
      <w:r w:rsidR="000A278B" w:rsidRPr="3AA0BB5B">
        <w:rPr>
          <w:rFonts w:eastAsiaTheme="minorEastAsia"/>
        </w:rPr>
        <w:t>’</w:t>
      </w:r>
      <w:r w:rsidR="001B5F0C" w:rsidRPr="3AA0BB5B">
        <w:rPr>
          <w:rFonts w:eastAsiaTheme="minorEastAsia"/>
        </w:rPr>
        <w:t xml:space="preserve"> </w:t>
      </w:r>
      <w:r w:rsidR="000405D8">
        <w:t xml:space="preserve">shortfall, coupled with the lack of </w:t>
      </w:r>
      <w:r w:rsidR="00CF3E43">
        <w:t xml:space="preserve">a </w:t>
      </w:r>
      <w:r w:rsidR="000405D8">
        <w:t>centralised repository for animal trait data, may have been a major hindrance to the application of trait-based approaches at large scales in vertebrate species.</w:t>
      </w:r>
      <w:r w:rsidR="00BA6C42">
        <w:t xml:space="preserve"> In my thesis, </w:t>
      </w:r>
      <w:r w:rsidR="00141654">
        <w:t xml:space="preserve">I employed imputation techniques throughout to estimate missing trait values. </w:t>
      </w:r>
      <w:r w:rsidR="00BA6C42">
        <w:t>However,</w:t>
      </w:r>
      <w:r w:rsidR="00141654">
        <w:t xml:space="preserve"> </w:t>
      </w:r>
      <w:r w:rsidR="002617E1" w:rsidRPr="3AA0BB5B">
        <w:rPr>
          <w:rFonts w:eastAsiaTheme="minorEastAsia"/>
        </w:rPr>
        <w:t>complementing existing datasets with empirical data is the only way to fill the current data gaps robustly.</w:t>
      </w:r>
      <w:r w:rsidR="006A7DCE" w:rsidRPr="3AA0BB5B">
        <w:rPr>
          <w:rFonts w:eastAsiaTheme="minorEastAsia"/>
        </w:rPr>
        <w:t xml:space="preserve"> </w:t>
      </w:r>
      <w:r w:rsidR="008B1533" w:rsidRPr="3AA0BB5B">
        <w:rPr>
          <w:rFonts w:eastAsiaTheme="minorEastAsia"/>
        </w:rPr>
        <w:t>It may be that integrating regiona</w:t>
      </w:r>
      <w:r w:rsidR="001B5F0C" w:rsidRPr="3AA0BB5B">
        <w:rPr>
          <w:rFonts w:eastAsiaTheme="minorEastAsia"/>
        </w:rPr>
        <w:t>l</w:t>
      </w:r>
      <w:r w:rsidR="008B1533" w:rsidRPr="3AA0BB5B">
        <w:rPr>
          <w:rFonts w:eastAsiaTheme="minorEastAsia"/>
        </w:rPr>
        <w:t xml:space="preserve"> databases</w:t>
      </w:r>
      <w:r w:rsidR="001B5F0C" w:rsidRPr="3AA0BB5B">
        <w:rPr>
          <w:rFonts w:eastAsiaTheme="minorEastAsia"/>
        </w:rPr>
        <w:t xml:space="preserve">, potentially in different languages, could help </w:t>
      </w:r>
      <w:r w:rsidR="00E330EB" w:rsidRPr="3AA0BB5B">
        <w:rPr>
          <w:rFonts w:eastAsiaTheme="minorEastAsia"/>
        </w:rPr>
        <w:t>fill</w:t>
      </w:r>
      <w:r w:rsidR="001B5F0C" w:rsidRPr="3AA0BB5B">
        <w:rPr>
          <w:rFonts w:eastAsiaTheme="minorEastAsia"/>
        </w:rPr>
        <w:t xml:space="preserve"> some of the gaps.</w:t>
      </w:r>
    </w:p>
    <w:p w14:paraId="4E1EAA26" w14:textId="1BA0B68C" w:rsidR="000405D8" w:rsidRDefault="001B5F0C" w:rsidP="0026719D">
      <w:pPr>
        <w:autoSpaceDE w:val="0"/>
        <w:autoSpaceDN w:val="0"/>
        <w:adjustRightInd w:val="0"/>
        <w:spacing w:after="0" w:line="276" w:lineRule="auto"/>
        <w:jc w:val="both"/>
      </w:pPr>
      <w:r w:rsidRPr="3AA0BB5B">
        <w:rPr>
          <w:rFonts w:eastAsiaTheme="minorEastAsia"/>
        </w:rPr>
        <w:t>Finally, m</w:t>
      </w:r>
      <w:r w:rsidR="000405D8" w:rsidRPr="3AA0BB5B">
        <w:rPr>
          <w:rFonts w:eastAsiaTheme="minorEastAsia"/>
        </w:rPr>
        <w:t>any studies have called for</w:t>
      </w:r>
      <w:r w:rsidR="008B1533" w:rsidRPr="3AA0BB5B">
        <w:rPr>
          <w:rFonts w:eastAsiaTheme="minorEastAsia"/>
        </w:rPr>
        <w:t xml:space="preserve"> the integration and standardis</w:t>
      </w:r>
      <w:r w:rsidR="008B1533">
        <w:t xml:space="preserve">ation of </w:t>
      </w:r>
      <w:r w:rsidR="000405D8">
        <w:t>trait databases</w:t>
      </w:r>
      <w:r w:rsidR="008551A5">
        <w:t xml:space="preserve"> </w:t>
      </w:r>
      <w:r w:rsidR="008551A5">
        <w:fldChar w:fldCharType="begin" w:fldLock="1"/>
      </w:r>
      <w:r w:rsidR="00A51C6D">
        <w:instrText>ADDIN CSL_CITATION {"citationItems":[{"id":"ITEM-1","itemData":{"DOI":"10.1111/ecog.04387","ISSN":"16000587","abstract":"Functional traits have long been considered the ‘holy grail’ in community ecology due to their potential to link phenotypic variation with ecological processes. Advancements across taxonomic disciplines continue to support functional ecology's objective to approach generality in community assembly. However, a divergence of definitions, aims and methods across taxa has created discord, limiting the field's predictive capacity. Here, we provide a guide to support functional ecological comparisons across taxa. We describe advances in cross-taxa functional research, identify gaps in approaches, synthesize definitions and unify methodological considerations. When deciding which traits to compare, particularly response traits, we advocate selecting functionally analogous traits that relate to community assembly processes. Finally, we describe at what scale and for which questions functional comparisons across taxa are useful and when other approaches may be more constructive. Our approach promotes standardized methods for integrative research across taxa to identify broad trends in community assembly.","author":[{"dropping-particle":"","family":"Weiss","given":"Katherine C.B.","non-dropping-particle":"","parse-names":false,"suffix":""},{"dropping-particle":"","family":"Ray","given":"Courtenay A.","non-dropping-particle":"","parse-names":false,"suffix":""}],"container-title":"Ecography","id":"ITEM-1","issued":{"date-parts":[["2019"]]},"title":"Unifying functional trait approaches to understand the assemblage of ecological communities: synthesizing taxonomic divides","type":"article"},"uris":["http://www.mendeley.com/documents/?uuid=1dc78fb9-4e6b-4606-af6b-aef4e8a9ae2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id":"ITEM-3","itemData":{"DOI":"10.1111/2041-210X.13288","ISSN":"2041210X","abstract":"Trait-based approaches are widespread throughout ecological research as they offer great potential to achieve a general understanding of a wide range of ecological and evolutionary mechanisms. Accordingly, a wealth of trait data is available for many organism groups, but this data is underexploited due to a lack of standardization and heterogeneity in data formats and definitions. We review current initiatives and structures developed for standardizing trait data and discuss the importance of standardization for trait data hosted in distributed open-access repositories. In order to facilitate the standardization and harmonization of distributed trait datasets by data providers and data users, we propose a standardized vocabulary that can be used for storing and sharing ecological trait data. We discuss potential incentives and challenges for the wide adoption of such a standard by data providers. The use of a standard vocabulary allows for trait datasets from heterogeneous sources to be aggregated more easily into compilations and facilitates the creation of interfaces between software tools for trait-data handling and analysis. By aiding decentralized trait-data standardization, our vocabulary may ease data integration and use of trait data for a broader ecological research community and enable global syntheses across a wide range of taxa and ecosystems.","author":[{"dropping-particle":"","family":"Schneider","given":"Florian D.","non-dropping-particle":"","parse-names":false,"suffix":""},{"dropping-particle":"","family":"Fichtmueller","given":"David","non-dropping-particle":"","parse-names":false,"suffix":""},{"dropping-particle":"","family":"Gossner","given":"Martin M.","non-dropping-particle":"","parse-names":false,"suffix":""},{"dropping-particle":"","family":"Güntsch","given":"Anton","non-dropping-particle":"","parse-names":false,"suffix":""},{"dropping-particle":"","family":"Jochum","given":"Malte","non-dropping-particle":"","parse-names":false,"suffix":""},{"dropping-particle":"","family":"König-Ries","given":"Birgitta","non-dropping-particle":"","parse-names":false,"suffix":""},{"dropping-particle":"","family":"Provost","given":"Gaëtane","non-dropping-particle":"Le","parse-names":false,"suffix":""},{"dropping-particle":"","family":"Manning","given":"Peter","non-dropping-particle":"","parse-names":false,"suffix":""},{"dropping-particle":"","family":"Ostrowski","given":"Andreas","non-dropping-particle":"","parse-names":false,"suffix":""},{"dropping-particle":"","family":"Penone","given":"Caterina","non-dropping-particle":"","parse-names":false,"suffix":""},{"dropping-particle":"","family":"Simons","given":"Nadja K.","non-dropping-particle":"","parse-names":false,"suffix":""}],"container-title":"Methods in Ecology and Evolution","id":"ITEM-3","issued":{"date-parts":[["2019"]]},"title":"Towards an ecological trait-data standard","type":"article"},"uris":["http://www.mendeley.com/documents/?uuid=85aea0f1-6b49-44e7-a8bb-a4bea1dc0679"]},{"id":"ITEM-4","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4","issue":"March","issued":{"date-parts":[["2022"]]},"page":"1-16","title":"Towards an animal economics spectrum for ecosystem research","type":"article-journal"},"uris":["http://www.mendeley.com/documents/?uuid=eb2d2b61-88fc-4aaf-8383-87e2ce8c53c3"]}],"mendeley":{"formattedCitation":"(Kissling &lt;i&gt;et al.&lt;/i&gt; 2018; Schneider &lt;i&gt;et al.&lt;/i&gt; 2019; Weiss &amp; Ray 2019; Junker &lt;i&gt;et al.&lt;/i&gt; 2022)","plainTextFormattedCitation":"(Kissling et al. 2018; Schneider et al. 2019; Weiss &amp; Ray 2019; Junker et al. 2022)","previouslyFormattedCitation":"(Kissling &lt;i&gt;et al.&lt;/i&gt; 2018; Schneider &lt;i&gt;et al.&lt;/i&gt; 2019; Weiss &amp; Ray 2019; Junker &lt;i&gt;et al.&lt;/i&gt; 2022)"},"properties":{"noteIndex":0},"schema":"https://github.com/citation-style-language/schema/raw/master/csl-citation.json"}</w:instrText>
      </w:r>
      <w:r w:rsidR="008551A5">
        <w:fldChar w:fldCharType="separate"/>
      </w:r>
      <w:r w:rsidR="008551A5" w:rsidRPr="008551A5">
        <w:rPr>
          <w:noProof/>
        </w:rPr>
        <w:t xml:space="preserve">(Kissling </w:t>
      </w:r>
      <w:r w:rsidR="008551A5" w:rsidRPr="008551A5">
        <w:rPr>
          <w:i/>
          <w:noProof/>
        </w:rPr>
        <w:t>et al.</w:t>
      </w:r>
      <w:r w:rsidR="008551A5" w:rsidRPr="008551A5">
        <w:rPr>
          <w:noProof/>
        </w:rPr>
        <w:t xml:space="preserve"> 2018; Schneider </w:t>
      </w:r>
      <w:r w:rsidR="008551A5" w:rsidRPr="008551A5">
        <w:rPr>
          <w:i/>
          <w:noProof/>
        </w:rPr>
        <w:t>et al.</w:t>
      </w:r>
      <w:r w:rsidR="008551A5" w:rsidRPr="008551A5">
        <w:rPr>
          <w:noProof/>
        </w:rPr>
        <w:t xml:space="preserve"> 2019; Weiss &amp; Ray 2019; Junker </w:t>
      </w:r>
      <w:r w:rsidR="008551A5" w:rsidRPr="008551A5">
        <w:rPr>
          <w:i/>
          <w:noProof/>
        </w:rPr>
        <w:t>et al.</w:t>
      </w:r>
      <w:r w:rsidR="008551A5" w:rsidRPr="008551A5">
        <w:rPr>
          <w:noProof/>
        </w:rPr>
        <w:t xml:space="preserve"> 2022)</w:t>
      </w:r>
      <w:r w:rsidR="008551A5">
        <w:fldChar w:fldCharType="end"/>
      </w:r>
      <w:r w:rsidR="008B1533">
        <w:t xml:space="preserve">, to produce open-access, interoperable, </w:t>
      </w:r>
      <w:r w:rsidR="006E067B">
        <w:t xml:space="preserve">and </w:t>
      </w:r>
      <w:r w:rsidR="008B1533">
        <w:t>unified product</w:t>
      </w:r>
      <w:r w:rsidR="00617F7B">
        <w:t>s</w:t>
      </w:r>
      <w:r w:rsidR="000405D8">
        <w:t xml:space="preserve">. </w:t>
      </w:r>
      <w:r w:rsidR="00043DEB">
        <w:t>D</w:t>
      </w:r>
      <w:r>
        <w:t>eveloping an appropriate framework for data standardisation and integration</w:t>
      </w:r>
      <w:r w:rsidR="008B1533">
        <w:t xml:space="preserve"> </w:t>
      </w:r>
      <w:r w:rsidR="000405D8">
        <w:t>would req</w:t>
      </w:r>
      <w:r>
        <w:t>u</w:t>
      </w:r>
      <w:r w:rsidR="000405D8">
        <w:t>ire overcom</w:t>
      </w:r>
      <w:r w:rsidR="00D86D29">
        <w:t>ing</w:t>
      </w:r>
      <w:r w:rsidR="000405D8">
        <w:t xml:space="preserve"> implementation and conceptual difficulties</w:t>
      </w:r>
      <w:r>
        <w:t xml:space="preserve">, </w:t>
      </w:r>
      <w:r w:rsidR="006E067B">
        <w:t xml:space="preserve">notably </w:t>
      </w:r>
      <w:r>
        <w:t xml:space="preserve">pertaining to the </w:t>
      </w:r>
      <w:r w:rsidR="006E067B">
        <w:t>definition</w:t>
      </w:r>
      <w:r>
        <w:t xml:space="preserve"> of comparable traits across </w:t>
      </w:r>
      <w:r w:rsidR="006E067B">
        <w:t>organisms</w:t>
      </w:r>
      <w:r w:rsidR="000A071A">
        <w:t xml:space="preserve"> and</w:t>
      </w:r>
      <w:r w:rsidR="006E067B">
        <w:t xml:space="preserve"> to</w:t>
      </w:r>
      <w:r>
        <w:t xml:space="preserve"> the</w:t>
      </w:r>
      <w:r w:rsidR="000A071A">
        <w:t xml:space="preserve"> integration</w:t>
      </w:r>
      <w:r w:rsidR="006E067B">
        <w:t xml:space="preserve"> of taxonomic nomenclatures</w:t>
      </w:r>
      <w:r w:rsidR="00BD5CAD">
        <w:t xml:space="preserve"> </w:t>
      </w:r>
      <w:r w:rsidR="00A51C6D">
        <w:fldChar w:fldCharType="begin" w:fldLock="1"/>
      </w:r>
      <w:r w:rsidR="0074638D">
        <w:instrText>ADDIN CSL_CITATION {"citationItems":[{"id":"ITEM-1","itemData":{"author":[{"dropping-particle":"","family":"R. Salguero‐Gómez; J. Jackson; S. J. L. Gascoigne.","given":"","non-dropping-particle":"","parse-names":false,"suffix":""}],"container-title":"Journal of Animal Ecology","id":"ITEM-1","issue":"9","issued":{"date-parts":[["2021"]]},"page":"2000-2004","title":"Four key challenges in the open‐data revolution.pdf","type":"article-journal","volume":"90"},"uris":["http://www.mendeley.com/documents/?uuid=86b23b8c-e1f3-4d84-8f6c-05c310148727"]}],"mendeley":{"formattedCitation":"(R. Salguero‐Gómez; J. Jackson; S. J. L. Gascoigne. 2021)","manualFormatting":"(Salguero‐Gómez et al. 2021)","plainTextFormattedCitation":"(R. Salguero‐Gómez; J. Jackson; S. J. L. Gascoigne. 2021)","previouslyFormattedCitation":"(R. Salguero‐Gómez; J. Jackson; S. J. L. Gascoigne. 2021)"},"properties":{"noteIndex":0},"schema":"https://github.com/citation-style-language/schema/raw/master/csl-citation.json"}</w:instrText>
      </w:r>
      <w:r w:rsidR="00A51C6D">
        <w:fldChar w:fldCharType="separate"/>
      </w:r>
      <w:r w:rsidR="00944C28" w:rsidRPr="00944C28">
        <w:rPr>
          <w:noProof/>
        </w:rPr>
        <w:t>(Salguero‐Gómez</w:t>
      </w:r>
      <w:r w:rsidR="00944C28">
        <w:rPr>
          <w:noProof/>
        </w:rPr>
        <w:t xml:space="preserve"> et al.</w:t>
      </w:r>
      <w:r w:rsidR="00944C28" w:rsidRPr="00944C28">
        <w:rPr>
          <w:noProof/>
        </w:rPr>
        <w:t xml:space="preserve"> 2021)</w:t>
      </w:r>
      <w:r w:rsidR="00A51C6D">
        <w:fldChar w:fldCharType="end"/>
      </w:r>
      <w:r w:rsidR="000405D8">
        <w:t>.</w:t>
      </w:r>
      <w:r w:rsidR="00E330EB">
        <w:t xml:space="preserve"> However,</w:t>
      </w:r>
      <w:r w:rsidR="008B1533">
        <w:t xml:space="preserve"> </w:t>
      </w:r>
      <w:r w:rsidR="00E330EB">
        <w:t>integration and standardisation of trait databases would represent a major step for animal ecology</w:t>
      </w:r>
      <w:r w:rsidR="00281F5F">
        <w:t>, preventing the duplication of research efforts, promoting collaboration and opening new research avenues</w:t>
      </w:r>
      <w:r w:rsidR="00E330EB">
        <w:t>. By highlighting the current gaps in</w:t>
      </w:r>
      <w:r w:rsidR="00281F5F">
        <w:t xml:space="preserve"> terrestrial</w:t>
      </w:r>
      <w:r w:rsidR="00E330EB">
        <w:t xml:space="preserve"> vertebrate trait data, Chapter 2 could help guide future collection efforts.</w:t>
      </w:r>
    </w:p>
    <w:p w14:paraId="5BCC21DD" w14:textId="77777777" w:rsidR="000A071A" w:rsidRPr="00AC37FD" w:rsidRDefault="000A071A" w:rsidP="0026719D">
      <w:pPr>
        <w:autoSpaceDE w:val="0"/>
        <w:autoSpaceDN w:val="0"/>
        <w:adjustRightInd w:val="0"/>
        <w:spacing w:after="0" w:line="276" w:lineRule="auto"/>
        <w:jc w:val="both"/>
      </w:pPr>
    </w:p>
    <w:p w14:paraId="46FA0643" w14:textId="77777777" w:rsidR="0098647A" w:rsidRPr="001B5F0C" w:rsidRDefault="00DF143E" w:rsidP="0026719D">
      <w:pPr>
        <w:pStyle w:val="ListParagraph"/>
        <w:numPr>
          <w:ilvl w:val="0"/>
          <w:numId w:val="10"/>
        </w:numPr>
        <w:spacing w:line="276" w:lineRule="auto"/>
        <w:jc w:val="both"/>
        <w:rPr>
          <w:b/>
          <w:bCs/>
        </w:rPr>
      </w:pPr>
      <w:commentRangeStart w:id="17"/>
      <w:r w:rsidRPr="001B5F0C">
        <w:rPr>
          <w:b/>
          <w:bCs/>
          <w:sz w:val="28"/>
          <w:szCs w:val="28"/>
        </w:rPr>
        <w:t>Functional reshaping</w:t>
      </w:r>
      <w:r w:rsidR="003C598B" w:rsidRPr="001B5F0C">
        <w:rPr>
          <w:b/>
          <w:bCs/>
          <w:sz w:val="28"/>
          <w:szCs w:val="28"/>
        </w:rPr>
        <w:t xml:space="preserve"> of </w:t>
      </w:r>
      <w:r w:rsidR="00D80735" w:rsidRPr="001B5F0C">
        <w:rPr>
          <w:b/>
          <w:bCs/>
          <w:sz w:val="28"/>
          <w:szCs w:val="28"/>
        </w:rPr>
        <w:t xml:space="preserve">local </w:t>
      </w:r>
      <w:r w:rsidR="003C598B" w:rsidRPr="001B5F0C">
        <w:rPr>
          <w:b/>
          <w:bCs/>
          <w:sz w:val="28"/>
          <w:szCs w:val="28"/>
        </w:rPr>
        <w:t>vertebrate assemblages</w:t>
      </w:r>
      <w:r w:rsidRPr="001B5F0C">
        <w:rPr>
          <w:b/>
          <w:bCs/>
          <w:sz w:val="28"/>
          <w:szCs w:val="28"/>
        </w:rPr>
        <w:t xml:space="preserve"> under land-use change</w:t>
      </w:r>
      <w:commentRangeEnd w:id="17"/>
      <w:r w:rsidR="00EC5009">
        <w:rPr>
          <w:rStyle w:val="CommentReference"/>
        </w:rPr>
        <w:commentReference w:id="17"/>
      </w:r>
    </w:p>
    <w:p w14:paraId="51C77996" w14:textId="096E0D09" w:rsidR="00F40069" w:rsidRDefault="006A7DCE" w:rsidP="0026719D">
      <w:pPr>
        <w:spacing w:line="276" w:lineRule="auto"/>
        <w:jc w:val="both"/>
      </w:pPr>
      <w:r>
        <w:t>In Chapter 3 and Chapter 5, m</w:t>
      </w:r>
      <w:r w:rsidR="007C3C42">
        <w:t>y thesis highlights</w:t>
      </w:r>
      <w:r w:rsidR="00520CC5">
        <w:t xml:space="preserve"> two different </w:t>
      </w:r>
      <w:r w:rsidR="00AF3B96">
        <w:t>dimensions</w:t>
      </w:r>
      <w:r w:rsidR="00520CC5">
        <w:t xml:space="preserve"> of</w:t>
      </w:r>
      <w:r w:rsidR="007C3C42">
        <w:t xml:space="preserve"> the functional r</w:t>
      </w:r>
      <w:r w:rsidR="005D7F07" w:rsidRPr="00B4545E">
        <w:t xml:space="preserve">eshaping of </w:t>
      </w:r>
      <w:r w:rsidR="003C598B">
        <w:t>vertebrate assemblages</w:t>
      </w:r>
      <w:r w:rsidR="0001678A">
        <w:t xml:space="preserve"> under land-use change</w:t>
      </w:r>
      <w:r w:rsidR="00DF7DB3">
        <w:t>.</w:t>
      </w:r>
      <w:r w:rsidR="00EB24BF">
        <w:t xml:space="preserve"> </w:t>
      </w:r>
      <w:r w:rsidR="00E727B8">
        <w:t xml:space="preserve">While </w:t>
      </w:r>
      <w:r w:rsidR="00946D8B">
        <w:t xml:space="preserve">Chapter 3 focuses on </w:t>
      </w:r>
      <w:r w:rsidR="00AF2CAC">
        <w:t xml:space="preserve">the </w:t>
      </w:r>
      <w:r w:rsidR="00946D8B">
        <w:t>functional diversity</w:t>
      </w:r>
      <w:r w:rsidR="00AF2CAC">
        <w:t xml:space="preserve"> of local </w:t>
      </w:r>
      <w:r w:rsidR="000D608F">
        <w:t>vertebrate</w:t>
      </w:r>
      <w:r w:rsidR="00AF2CAC">
        <w:t xml:space="preserve"> </w:t>
      </w:r>
      <w:r w:rsidR="000D608F">
        <w:t>assemblages</w:t>
      </w:r>
      <w:r w:rsidR="00D824C0">
        <w:t xml:space="preserve"> by</w:t>
      </w:r>
      <w:r w:rsidR="00AF2CAC">
        <w:t xml:space="preserve"> using</w:t>
      </w:r>
      <w:r w:rsidR="009D4CF2">
        <w:t xml:space="preserve"> various</w:t>
      </w:r>
      <w:r w:rsidR="000054BF">
        <w:t xml:space="preserve"> indices</w:t>
      </w:r>
      <w:r w:rsidR="00DD39C6">
        <w:t xml:space="preserve"> to</w:t>
      </w:r>
      <w:r w:rsidR="00946D8B">
        <w:t xml:space="preserve"> summaris</w:t>
      </w:r>
      <w:r w:rsidR="00DD39C6">
        <w:t>e</w:t>
      </w:r>
      <w:r w:rsidR="00946D8B">
        <w:t xml:space="preserve"> the diversity of </w:t>
      </w:r>
      <w:r w:rsidR="00E727B8">
        <w:t>ecological</w:t>
      </w:r>
      <w:r w:rsidR="00946D8B">
        <w:t xml:space="preserve"> traits</w:t>
      </w:r>
      <w:r w:rsidR="00E727B8">
        <w:t xml:space="preserve"> across vertebrate assemblages of the PREDICTS database,</w:t>
      </w:r>
      <w:r w:rsidR="00946D8B">
        <w:t xml:space="preserve"> Chapter 5 </w:t>
      </w:r>
      <w:r w:rsidR="000054BF">
        <w:t>makes use of</w:t>
      </w:r>
      <w:r w:rsidR="00946D8B">
        <w:t xml:space="preserve"> </w:t>
      </w:r>
      <w:r w:rsidR="000054BF">
        <w:t xml:space="preserve">physiological data </w:t>
      </w:r>
      <w:r w:rsidR="00DD39C6">
        <w:t>to</w:t>
      </w:r>
      <w:r w:rsidR="000054BF">
        <w:t xml:space="preserve"> </w:t>
      </w:r>
      <w:r w:rsidR="00DD39C6">
        <w:t xml:space="preserve">quantify </w:t>
      </w:r>
      <w:r w:rsidR="00946D8B">
        <w:t xml:space="preserve">energetic requirements </w:t>
      </w:r>
      <w:r w:rsidR="00DD39C6">
        <w:t>at the assemblage level</w:t>
      </w:r>
      <w:r w:rsidR="00946D8B">
        <w:t>.</w:t>
      </w:r>
      <w:r w:rsidR="00151195">
        <w:t xml:space="preserve"> </w:t>
      </w:r>
      <w:r w:rsidR="00194D96">
        <w:t>To my knowledge, my work constitutes the first global assessment of</w:t>
      </w:r>
      <w:r w:rsidR="003C1517">
        <w:t xml:space="preserve"> the </w:t>
      </w:r>
      <w:r w:rsidR="00801DFD">
        <w:t>responses</w:t>
      </w:r>
      <w:r w:rsidR="003C1517">
        <w:t xml:space="preserve"> of </w:t>
      </w:r>
      <w:r w:rsidR="00801DFD">
        <w:t>functional diversity to land use and land-use intensity</w:t>
      </w:r>
      <w:r w:rsidR="00194D96">
        <w:t xml:space="preserve"> </w:t>
      </w:r>
      <w:r w:rsidR="003C1517">
        <w:t>across vertebrate classes</w:t>
      </w:r>
      <w:r w:rsidR="00801DFD">
        <w:t xml:space="preserve">, and of the </w:t>
      </w:r>
      <w:r w:rsidR="004258F8">
        <w:t>changes in total</w:t>
      </w:r>
      <w:r w:rsidR="00D911A7">
        <w:t xml:space="preserve"> vertebrate</w:t>
      </w:r>
      <w:r w:rsidR="004258F8">
        <w:t xml:space="preserve"> energetic requirements with land use and land-use intensity</w:t>
      </w:r>
      <w:r w:rsidR="003C1517">
        <w:t>.</w:t>
      </w:r>
    </w:p>
    <w:p w14:paraId="65824EB6" w14:textId="26E57C7A" w:rsidR="00667B54" w:rsidRPr="00667B54" w:rsidRDefault="00667B54" w:rsidP="00667B54">
      <w:pPr>
        <w:pStyle w:val="ListParagraph"/>
        <w:numPr>
          <w:ilvl w:val="0"/>
          <w:numId w:val="11"/>
        </w:numPr>
        <w:spacing w:line="276" w:lineRule="auto"/>
        <w:jc w:val="both"/>
        <w:rPr>
          <w:b/>
          <w:bCs/>
        </w:rPr>
      </w:pPr>
      <w:r w:rsidRPr="00667B54">
        <w:rPr>
          <w:b/>
          <w:bCs/>
        </w:rPr>
        <w:t>Functional diversity and functional composition (Chapter 3)</w:t>
      </w:r>
    </w:p>
    <w:p w14:paraId="3B95A1CF" w14:textId="57F8ECB4" w:rsidR="00283F54" w:rsidRDefault="006A7DCE" w:rsidP="0026719D">
      <w:pPr>
        <w:spacing w:line="276" w:lineRule="auto"/>
        <w:jc w:val="both"/>
      </w:pPr>
      <w:r>
        <w:lastRenderedPageBreak/>
        <w:t>In Chapter 3, a</w:t>
      </w:r>
      <w:r w:rsidR="0033309C">
        <w:t>fter</w:t>
      </w:r>
      <w:r w:rsidR="00D12CD8">
        <w:t xml:space="preserve"> combin</w:t>
      </w:r>
      <w:r w:rsidR="0033309C">
        <w:t>ing</w:t>
      </w:r>
      <w:r w:rsidR="00D12CD8">
        <w:t xml:space="preserve"> the trait data compiled in Chapter 2 with the PREDICTS database</w:t>
      </w:r>
      <w:r w:rsidR="0033309C">
        <w:t xml:space="preserve">, </w:t>
      </w:r>
      <w:r w:rsidR="002D1FA0">
        <w:t>I investigated how land use and land-use intensity affected the functional diversity (</w:t>
      </w:r>
      <w:commentRangeStart w:id="18"/>
      <w:r w:rsidR="008C6858">
        <w:t>i.e.</w:t>
      </w:r>
      <w:commentRangeEnd w:id="18"/>
      <w:r w:rsidR="00AA6F7D">
        <w:rPr>
          <w:rStyle w:val="CommentReference"/>
        </w:rPr>
        <w:commentReference w:id="18"/>
      </w:r>
      <w:r w:rsidR="002D1FA0">
        <w:t xml:space="preserve">, functional richness and functional dispersion) </w:t>
      </w:r>
      <w:r w:rsidR="009465FF">
        <w:t>as well as</w:t>
      </w:r>
      <w:r w:rsidR="002D1FA0">
        <w:t xml:space="preserve"> </w:t>
      </w:r>
      <w:r w:rsidR="009465FF">
        <w:t xml:space="preserve">the </w:t>
      </w:r>
      <w:r w:rsidR="002D1FA0">
        <w:t>functional composition (</w:t>
      </w:r>
      <w:r w:rsidR="008C6858">
        <w:t>i.e.</w:t>
      </w:r>
      <w:r w:rsidR="002D1FA0">
        <w:t>, functional loss and</w:t>
      </w:r>
      <w:r w:rsidR="00520CC5">
        <w:t xml:space="preserve"> functional</w:t>
      </w:r>
      <w:r w:rsidR="002D1FA0">
        <w:t xml:space="preserve"> gain) </w:t>
      </w:r>
      <w:r w:rsidR="00520CC5">
        <w:t xml:space="preserve">of terrestrial vertebrate assemblages, </w:t>
      </w:r>
      <w:r w:rsidR="00D80735">
        <w:t>across and within</w:t>
      </w:r>
      <w:r w:rsidR="004641A4">
        <w:t xml:space="preserve"> vertebrate</w:t>
      </w:r>
      <w:r w:rsidR="002D1FA0">
        <w:t xml:space="preserve"> classes</w:t>
      </w:r>
      <w:r w:rsidR="00D80735">
        <w:t>, at global scales</w:t>
      </w:r>
      <w:r w:rsidR="002D1FA0">
        <w:t>.</w:t>
      </w:r>
      <w:r w:rsidR="00845D2B">
        <w:t xml:space="preserve"> I investigated potential spatial variation in the responses by looking for differences </w:t>
      </w:r>
      <w:r w:rsidR="00C3054C">
        <w:t xml:space="preserve">in responses </w:t>
      </w:r>
      <w:r w:rsidR="00845D2B">
        <w:t>between tempera</w:t>
      </w:r>
      <w:r w:rsidR="00803128">
        <w:t>t</w:t>
      </w:r>
      <w:r w:rsidR="00845D2B">
        <w:t>e and tropical areas.</w:t>
      </w:r>
      <w:r w:rsidR="00D80735">
        <w:t xml:space="preserve"> </w:t>
      </w:r>
      <w:r w:rsidR="000F6916">
        <w:t>The findings of this Chapter are threefold</w:t>
      </w:r>
      <w:r w:rsidR="00CE7540">
        <w:t xml:space="preserve">. First, </w:t>
      </w:r>
      <w:r w:rsidR="00C01AE2">
        <w:t>across all vertebrate species,</w:t>
      </w:r>
      <w:r w:rsidR="00744522">
        <w:t xml:space="preserve"> the functional diversity of vertebrate assemblages is negatively impacted by human land uses.</w:t>
      </w:r>
      <w:r w:rsidR="007A490F">
        <w:t xml:space="preserve"> Both functional richness and functional dispersion showed important </w:t>
      </w:r>
      <w:r w:rsidR="00F45A29">
        <w:t xml:space="preserve">average </w:t>
      </w:r>
      <w:r w:rsidR="007A490F">
        <w:t>decreases in some disturbed land uses</w:t>
      </w:r>
      <w:r w:rsidR="00DA6E33">
        <w:t xml:space="preserve"> (e.g., </w:t>
      </w:r>
      <w:r w:rsidR="00095C31">
        <w:t xml:space="preserve">a 63% average decline in functional richness </w:t>
      </w:r>
      <w:r w:rsidR="00D55884">
        <w:t xml:space="preserve">in </w:t>
      </w:r>
      <w:r w:rsidR="007904F6">
        <w:t>intensely</w:t>
      </w:r>
      <w:r w:rsidR="002939EF">
        <w:t>-u</w:t>
      </w:r>
      <w:r w:rsidR="007904F6">
        <w:t xml:space="preserve">sed </w:t>
      </w:r>
      <w:r w:rsidR="00D55884">
        <w:t xml:space="preserve">tropical cropland; a </w:t>
      </w:r>
      <w:r w:rsidR="00C017F5">
        <w:t>20% average decline in intensely</w:t>
      </w:r>
      <w:r w:rsidR="002939EF">
        <w:t>-</w:t>
      </w:r>
      <w:r w:rsidR="007904F6">
        <w:t>used urban areas</w:t>
      </w:r>
      <w:r w:rsidR="00DA6E33">
        <w:t>)</w:t>
      </w:r>
      <w:r w:rsidR="00C530C6">
        <w:t>. Further, decreases in functional dispersion exceed</w:t>
      </w:r>
      <w:r w:rsidR="005712EB">
        <w:t>ed</w:t>
      </w:r>
      <w:r w:rsidR="00C530C6">
        <w:t xml:space="preserve"> </w:t>
      </w:r>
      <w:r w:rsidR="00D824C0">
        <w:t>the</w:t>
      </w:r>
      <w:r w:rsidR="00BC5047">
        <w:t xml:space="preserve"> </w:t>
      </w:r>
      <w:r w:rsidR="00C530C6">
        <w:t xml:space="preserve">decreases </w:t>
      </w:r>
      <w:r w:rsidR="002278B2">
        <w:t xml:space="preserve">expected from </w:t>
      </w:r>
      <w:r w:rsidR="00C530C6">
        <w:t xml:space="preserve">species </w:t>
      </w:r>
      <w:r w:rsidR="00BC5047">
        <w:t>loss</w:t>
      </w:r>
      <w:r w:rsidR="00D824C0">
        <w:t xml:space="preserve"> in a number of disturbed land uses (</w:t>
      </w:r>
      <w:r w:rsidR="00B9659F">
        <w:t xml:space="preserve">most </w:t>
      </w:r>
      <w:r w:rsidR="00D824C0">
        <w:t>notably in tropical cropland)</w:t>
      </w:r>
      <w:r w:rsidR="00C530C6">
        <w:t>, providing evidence of functional clustering of vertebrate assemblages in th</w:t>
      </w:r>
      <w:r w:rsidR="009712A6">
        <w:t>e</w:t>
      </w:r>
      <w:r w:rsidR="00C530C6">
        <w:t>se land uses.</w:t>
      </w:r>
      <w:r w:rsidR="00283F54">
        <w:t xml:space="preserve"> </w:t>
      </w:r>
      <w:r w:rsidR="005712EB">
        <w:t>Second</w:t>
      </w:r>
      <w:r w:rsidR="007A490F">
        <w:t xml:space="preserve">, </w:t>
      </w:r>
      <w:r w:rsidR="00744522">
        <w:t>Chapter 3 highlight</w:t>
      </w:r>
      <w:r w:rsidR="00A23560">
        <w:t>s</w:t>
      </w:r>
      <w:r w:rsidR="00CB0AFF">
        <w:t xml:space="preserve"> the spatial and taxonomic variation in the responses</w:t>
      </w:r>
      <w:r w:rsidR="00A434AA">
        <w:t>:</w:t>
      </w:r>
      <w:r w:rsidR="00CB0AFF">
        <w:t xml:space="preserve"> </w:t>
      </w:r>
      <w:r w:rsidR="00A434AA">
        <w:t>o</w:t>
      </w:r>
      <w:r w:rsidR="005C2FE2">
        <w:t>verall, functional richness tended to be more negatively affected in the tropics than in temperate areas</w:t>
      </w:r>
      <w:r w:rsidR="00235CFB">
        <w:t xml:space="preserve"> (</w:t>
      </w:r>
      <w:r w:rsidR="000A2611">
        <w:t xml:space="preserve">but </w:t>
      </w:r>
      <w:r w:rsidR="00795123">
        <w:t>responses were similar between the two areas for functional dispersion</w:t>
      </w:r>
      <w:r w:rsidR="00235CFB">
        <w:t>)</w:t>
      </w:r>
      <w:r w:rsidR="005C2FE2">
        <w:t>.</w:t>
      </w:r>
      <w:r w:rsidR="00235CFB">
        <w:t xml:space="preserve"> </w:t>
      </w:r>
      <w:r w:rsidR="00485E5B">
        <w:t>The functional diversity of amphibian</w:t>
      </w:r>
      <w:r w:rsidR="00EA20BC">
        <w:t>s</w:t>
      </w:r>
      <w:r w:rsidR="00485E5B">
        <w:t xml:space="preserve"> and birds was</w:t>
      </w:r>
      <w:r w:rsidR="00782086">
        <w:t xml:space="preserve"> overall</w:t>
      </w:r>
      <w:r w:rsidR="00485E5B">
        <w:t xml:space="preserve"> more negatively impacted than that of mammals and reptiles. </w:t>
      </w:r>
      <w:r w:rsidR="00283F54">
        <w:t xml:space="preserve">Finally, </w:t>
      </w:r>
      <w:r w:rsidR="00524A48">
        <w:t xml:space="preserve">Chapter </w:t>
      </w:r>
      <w:r w:rsidR="003F04C6">
        <w:t>3</w:t>
      </w:r>
      <w:r w:rsidR="00524A48">
        <w:t xml:space="preserve"> showed that vertebrate assemblages </w:t>
      </w:r>
      <w:r w:rsidR="00386BCC">
        <w:t xml:space="preserve">in disturbed land uses </w:t>
      </w:r>
      <w:r w:rsidR="00524A48">
        <w:t>were subject to</w:t>
      </w:r>
      <w:r w:rsidR="00D13F09">
        <w:t xml:space="preserve"> high levels of functional loss</w:t>
      </w:r>
      <w:r w:rsidR="00520B41">
        <w:t xml:space="preserve">, and in some cases of </w:t>
      </w:r>
      <w:r w:rsidR="00D13F09">
        <w:t xml:space="preserve">functional gain, highlighting important functional turnover in </w:t>
      </w:r>
      <w:r w:rsidR="003F04C6">
        <w:t>vertebrate</w:t>
      </w:r>
      <w:r w:rsidR="00D13F09">
        <w:t xml:space="preserve"> assemblages.</w:t>
      </w:r>
      <w:r w:rsidR="002D3E37">
        <w:t xml:space="preserve"> </w:t>
      </w:r>
    </w:p>
    <w:p w14:paraId="1E4E8B80" w14:textId="6EFD162A" w:rsidR="00581041" w:rsidRDefault="00581041" w:rsidP="0026719D">
      <w:pPr>
        <w:spacing w:line="276" w:lineRule="auto"/>
        <w:jc w:val="both"/>
      </w:pPr>
      <w:r>
        <w:t>Chapter 3 thus highlights that</w:t>
      </w:r>
      <w:r w:rsidR="0026719D">
        <w:t xml:space="preserve"> the functional composition of</w:t>
      </w:r>
      <w:r>
        <w:t xml:space="preserve"> </w:t>
      </w:r>
      <w:r w:rsidR="0026719D">
        <w:t>vertebrate assemblages is reshaped in disturbed land uses</w:t>
      </w:r>
      <w:r>
        <w:t>.</w:t>
      </w:r>
      <w:r w:rsidR="0047188E">
        <w:t xml:space="preserve"> My results are line with previous studies </w:t>
      </w:r>
      <w:r w:rsidR="00CD3DF1">
        <w:t xml:space="preserve">that have been more taxonomically or geographically restricted </w:t>
      </w:r>
      <w:r w:rsidR="00CD3DF1">
        <w:fldChar w:fldCharType="begin" w:fldLock="1"/>
      </w:r>
      <w:r w:rsidR="003A60B6">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2","issued":{"date-parts":[["2020"]]},"title":"Effects of anthropogenic disturbances on bird functional diversity: A global meta-analysis","type":"article-journal"},"uris":["http://www.mendeley.com/documents/?uuid=636a3418-fdb3-4b3b-a6a9-470a39a44eb2"]},{"id":"ITEM-3","itemData":{"DOI":"10.1111/gcb.15755","ISSN":"13652486","abstract":"Urbanization is a major driver of land use change and biodiversity decline. While most of the ongoing and future urbanization hotspots are located in the Global South, the impact of urban expansion on agricultural biodiversity and associated functions and services in these regions has widely been neglected. Additionally, most studies assess biodiversity responses at local scale (α-diversity), however, ecosystem functioning is strongly determined by compositional and functional turnover of communities (β-diversity) at regional scales. We investigated taxonomic and functional β-diversity of farmland birds across three seasons on 36 vegetable farms spread along a continuous urbanization gradient in Bangalore, a South Indian megacity. Increasing amount of grey area in the farm surroundings was the dominant driver affecting β-diversity and resulting in taxonomic and functional homogenization of farmland bird communities. Functional diversity losses were higher than expected from species declines (i.e., urbanization acts as an environmental filter), with particular losses of functionally important groups such as insectivores of crop pests. Moreover, urbanization reduced functional redundancy of bird communities, which may further weaken ecosystems resilience to future perturbations. Our study underscores urbanization as a major driver of taxonomic and functional homogenization of species communities in agricultural systems, potentially threatening crucial ecosystem services for food production.","author":[{"dropping-particle":"","family":"Marcacci","given":"Gabriel","non-dropping-particle":"","parse-names":false,"suffix":""},{"dropping-particle":"","family":"Westphal","given":"Catrin","non-dropping-particle":"","parse-names":false,"suffix":""},{"dropping-particle":"","family":"Wenzel","given":"Arne","non-dropping-particle":"","parse-names":false,"suffix":""},{"dropping-particle":"","family":"Raj","given":"Varsha","non-dropping-particle":"","parse-names":false,"suffix":""},{"dropping-particle":"","family":"Nölke","given":"Nils","non-dropping-particle":"","parse-names":false,"suffix":""},{"dropping-particle":"","family":"Tscharntke","given":"Teja","non-dropping-particle":"","parse-names":false,"suffix":""},{"dropping-particle":"","family":"Grass","given":"Ingo","non-dropping-particle":"","parse-names":false,"suffix":""}],"container-title":"Global Change Biology","id":"ITEM-3","issue":"June","issued":{"date-parts":[["2021"]]},"page":"1-15","title":"Taxonomic and functional homogenization of farmland birds along an urbanization gradient in a tropical megacity","type":"article-journal"},"uris":["http://www.mendeley.com/documents/?uuid=72254f6c-baf2-4af8-88ee-0775fbe43950"]}],"mendeley":{"formattedCitation":"(Flynn &lt;i&gt;et al.&lt;/i&gt; 2009; Matuoka &lt;i&gt;et al.&lt;/i&gt; 2020; Marcacci &lt;i&gt;et al.&lt;/i&gt; 2021)","plainTextFormattedCitation":"(Flynn et al. 2009; Matuoka et al. 2020; Marcacci et al. 2021)","previouslyFormattedCitation":"(Flynn &lt;i&gt;et al.&lt;/i&gt; 2009; Matuoka &lt;i&gt;et al.&lt;/i&gt; 2020; Marcacci &lt;i&gt;et al.&lt;/i&gt; 2021)"},"properties":{"noteIndex":0},"schema":"https://github.com/citation-style-language/schema/raw/master/csl-citation.json"}</w:instrText>
      </w:r>
      <w:r w:rsidR="00CD3DF1">
        <w:fldChar w:fldCharType="separate"/>
      </w:r>
      <w:r w:rsidR="00CD3DF1" w:rsidRPr="00CD3DF1">
        <w:rPr>
          <w:noProof/>
        </w:rPr>
        <w:t xml:space="preserve">(Flynn </w:t>
      </w:r>
      <w:r w:rsidR="00CD3DF1" w:rsidRPr="00CD3DF1">
        <w:rPr>
          <w:i/>
          <w:noProof/>
        </w:rPr>
        <w:t>et al.</w:t>
      </w:r>
      <w:r w:rsidR="00CD3DF1" w:rsidRPr="00CD3DF1">
        <w:rPr>
          <w:noProof/>
        </w:rPr>
        <w:t xml:space="preserve"> 2009; Matuoka </w:t>
      </w:r>
      <w:r w:rsidR="00CD3DF1" w:rsidRPr="00CD3DF1">
        <w:rPr>
          <w:i/>
          <w:noProof/>
        </w:rPr>
        <w:t>et al.</w:t>
      </w:r>
      <w:r w:rsidR="00CD3DF1" w:rsidRPr="00CD3DF1">
        <w:rPr>
          <w:noProof/>
        </w:rPr>
        <w:t xml:space="preserve"> 2020; Marcacci </w:t>
      </w:r>
      <w:r w:rsidR="00CD3DF1" w:rsidRPr="00CD3DF1">
        <w:rPr>
          <w:i/>
          <w:noProof/>
        </w:rPr>
        <w:t>et al.</w:t>
      </w:r>
      <w:r w:rsidR="00CD3DF1" w:rsidRPr="00CD3DF1">
        <w:rPr>
          <w:noProof/>
        </w:rPr>
        <w:t xml:space="preserve"> 2021)</w:t>
      </w:r>
      <w:r w:rsidR="00CD3DF1">
        <w:fldChar w:fldCharType="end"/>
      </w:r>
      <w:r w:rsidR="00B82064">
        <w:t xml:space="preserve">. </w:t>
      </w:r>
      <w:r w:rsidR="0026719D">
        <w:t>Although th</w:t>
      </w:r>
      <w:r w:rsidR="00281F5F">
        <w:t>e functional diversity of tropical</w:t>
      </w:r>
      <w:r>
        <w:t xml:space="preserve"> areas emerge</w:t>
      </w:r>
      <w:r w:rsidR="0026719D">
        <w:t>s</w:t>
      </w:r>
      <w:r>
        <w:t xml:space="preserve"> as being more sensitive than that of temperate areas</w:t>
      </w:r>
      <w:r w:rsidR="007B1214">
        <w:t xml:space="preserve">, </w:t>
      </w:r>
      <w:r w:rsidR="0026719D">
        <w:t xml:space="preserve">I </w:t>
      </w:r>
      <w:r w:rsidR="00E6554C">
        <w:t xml:space="preserve">also </w:t>
      </w:r>
      <w:r w:rsidR="0026719D">
        <w:t xml:space="preserve">found important </w:t>
      </w:r>
      <w:r w:rsidR="00E6554C">
        <w:t>decreases in functional diversity</w:t>
      </w:r>
      <w:r w:rsidR="0026719D">
        <w:t xml:space="preserve"> in temperate areas</w:t>
      </w:r>
      <w:r w:rsidR="000B3137">
        <w:t>,</w:t>
      </w:r>
      <w:r w:rsidR="00B82064">
        <w:t xml:space="preserve"> a pattern that had not been detected </w:t>
      </w:r>
      <w:r w:rsidR="000B3137">
        <w:t>i</w:t>
      </w:r>
      <w:r w:rsidR="00B82064">
        <w:t xml:space="preserve">n past work </w:t>
      </w:r>
      <w:r w:rsidR="00B82064">
        <w:fldChar w:fldCharType="begin" w:fldLock="1"/>
      </w:r>
      <w:r w:rsidR="00342332">
        <w:instrText>ADDIN CSL_CITATION {"citationItems":[{"id":"ITEM-1","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1","issued":{"date-parts":[["2020"]]},"title":"Effects of anthropogenic disturbances on bird functional diversity: A global meta-analysis","type":"article-journal"},"uris":["http://www.mendeley.com/documents/?uuid=636a3418-fdb3-4b3b-a6a9-470a39a44eb2"]}],"mendeley":{"formattedCitation":"(Matuoka &lt;i&gt;et al.&lt;/i&gt; 2020)","plainTextFormattedCitation":"(Matuoka et al. 2020)","previouslyFormattedCitation":"(Matuoka &lt;i&gt;et al.&lt;/i&gt; 2020)"},"properties":{"noteIndex":0},"schema":"https://github.com/citation-style-language/schema/raw/master/csl-citation.json"}</w:instrText>
      </w:r>
      <w:r w:rsidR="00B82064">
        <w:fldChar w:fldCharType="separate"/>
      </w:r>
      <w:r w:rsidR="00B82064" w:rsidRPr="003A60B6">
        <w:rPr>
          <w:noProof/>
        </w:rPr>
        <w:t xml:space="preserve">(Matuoka </w:t>
      </w:r>
      <w:r w:rsidR="00B82064" w:rsidRPr="003A60B6">
        <w:rPr>
          <w:i/>
          <w:noProof/>
        </w:rPr>
        <w:t>et al.</w:t>
      </w:r>
      <w:r w:rsidR="00B82064" w:rsidRPr="003A60B6">
        <w:rPr>
          <w:noProof/>
        </w:rPr>
        <w:t xml:space="preserve"> 2020)</w:t>
      </w:r>
      <w:r w:rsidR="00B82064">
        <w:fldChar w:fldCharType="end"/>
      </w:r>
      <w:r w:rsidR="0026719D">
        <w:t xml:space="preserve">. </w:t>
      </w:r>
      <w:r w:rsidR="00B91DFF">
        <w:t>My results ind</w:t>
      </w:r>
      <w:r w:rsidR="00432623">
        <w:t>i</w:t>
      </w:r>
      <w:r w:rsidR="00B91DFF">
        <w:t>cate that</w:t>
      </w:r>
      <w:r w:rsidR="00454793">
        <w:t xml:space="preserve"> land-use change </w:t>
      </w:r>
      <w:r w:rsidR="00432623">
        <w:t>is a potential threat to</w:t>
      </w:r>
      <w:r w:rsidR="00454793">
        <w:t xml:space="preserve"> ecosystem processes</w:t>
      </w:r>
      <w:r w:rsidR="005D6FC3">
        <w:t>, in particular those</w:t>
      </w:r>
      <w:r w:rsidR="00932BE1">
        <w:t xml:space="preserve"> sustained by species falling in sensitive areas of the trait space</w:t>
      </w:r>
      <w:r w:rsidR="00454793">
        <w:t xml:space="preserve">. </w:t>
      </w:r>
      <w:r w:rsidR="00932BE1">
        <w:t>Further, l</w:t>
      </w:r>
      <w:r w:rsidR="00454793">
        <w:t>osses of functional diversity in tropical areas are particularly</w:t>
      </w:r>
      <w:r w:rsidR="007B1214">
        <w:t xml:space="preserve"> problematic given that those areas </w:t>
      </w:r>
      <w:r w:rsidR="00386BCC">
        <w:t>are</w:t>
      </w:r>
      <w:r w:rsidR="007B1214">
        <w:t xml:space="preserve"> more species-rich</w:t>
      </w:r>
      <w:r w:rsidR="00281F5F">
        <w:t xml:space="preserve"> than temperate areas, </w:t>
      </w:r>
      <w:r w:rsidR="00454793">
        <w:t>harbour</w:t>
      </w:r>
      <w:r w:rsidR="00281F5F">
        <w:t xml:space="preserve"> many biodiversity hotspots and protected areas</w:t>
      </w:r>
      <w:r w:rsidR="00454793">
        <w:t xml:space="preserve">, and are currently subjected to some of the highest </w:t>
      </w:r>
      <w:r w:rsidR="00E34FE6">
        <w:t xml:space="preserve">rates of </w:t>
      </w:r>
      <w:r w:rsidR="00454793">
        <w:t>land-use change</w:t>
      </w:r>
      <w:r w:rsidR="00342332">
        <w:t xml:space="preserve"> </w:t>
      </w:r>
      <w:r w:rsidR="00342332">
        <w:fldChar w:fldCharType="begin" w:fldLock="1"/>
      </w:r>
      <w:r w:rsidR="007F516A">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id":"ITEM-1","issue":"November","issued":{"date-parts":[["2013"]]},"page":"850-854","title":"High-Resolution Global Maps of","type":"article-journal","volume":"850"},"uris":["http://www.mendeley.com/documents/?uuid=2f691119-d5b8-45a0-975f-86efa88205a5"]},{"id":"ITEM-2","itemData":{"DOI":"10.1038/nature11318","ISSN":"14764687","PMID":"22832582","abstract":"The rapid disruption of tropical forests probably imperils global biodiversity more than any other contemporary phenomenon. With deforestation advancing quickly, protected areas are increasingly becoming final refuges for threatened species and natural ecosystem processes. However, many protected areas in the tropics are themselves vulnerable to human encroachment and other environmental stresses. As pressures mount, it is vital to know whether existing reserves can sustain their biodiversity. A critical constraint in addressing this question has been that data describing a broad array of biodiversity groups have been unavailable for a sufficiently large and representative sample of reserves. Here we present a uniquely comprehensive data set on changes over the past 20 to 30 years in 31 functional groups of species and 21 potential drivers of environmental change, for 60 protected areas stratified across the worlds major tropical regions. Our analysis reveals great variation in reserve health: about half of all reserves have been effective or performed passably, but the rest are experiencing an erosion of biodiversity that is often alarmingly widespread taxonomically and functionally. Habitat disruption, hunting and forest-product exploitation were the strongest predictors of declining reserve health. Crucially, environmental changes immediately outside reserves seemed nearly as important as those inside in determining their ecological fate, with changes inside reserves strongly mirroring those occurring around them. These findings suggest that tropical protected areas are often intimately linked ecologically to their surrounding habitats, and that a failure to stem broad-scale loss and degradation of such habitats could sharply increase the likelihood of serious biodiversity declines. © 2012 Macmillan Publishers Limited. All rights reserved.","author":[{"dropping-particle":"","family":"Laurance","given":"William F.","non-dropping-particle":"","parse-names":false,"suffix":""},{"dropping-particle":"","family":"Carolina Useche","given":"D.","non-dropping-particle":"","parse-names":false,"suffix":""},{"dropping-particle":"","family":"Rendeiro","given":"Julio","non-dropping-particle":"","parse-names":false,"suffix":""},{"dropping-particle":"","family":"Kalka","given":"Margareta","non-dropping-particle":"","parse-names":false,"suffix":""},{"dropping-particle":"","family":"Bradshaw","given":"Corey J.A.","non-dropping-particle":"","parse-names":false,"suffix":""},{"dropping-particle":"","family":"Sloan","given":"Sean P.","non-dropping-particle":"","parse-names":false,"suffix":""},{"dropping-particle":"","family":"Laurance","given":"Susan G.","non-dropping-particle":"","parse-names":false,"suffix":""},{"dropping-particle":"","family":"Campbell","given":"Mason","non-dropping-particle":"","parse-names":false,"suffix":""},{"dropping-particle":"","family":"Abernethy","given":"Kate","non-dropping-particle":"","parse-names":false,"suffix":""},{"dropping-particle":"","family":"Alvarez","given":"Patricia","non-dropping-particle":"","parse-names":false,"suffix":""},{"dropping-particle":"","family":"Arroyo-Rodriguez","given":"Victor","non-dropping-particle":"","parse-names":false,"suffix":""},{"dropping-particle":"","family":"Ashton","given":"Peter","non-dropping-particle":"","parse-names":false,"suffix":""},{"dropping-particle":"","family":"Benítez-Malvido","given":"Julieta","non-dropping-particle":"","parse-names":false,"suffix":""},{"dropping-particle":"","family":"Blom","given":"Allard","non-dropping-particle":"","parse-names":false,"suffix":""},{"dropping-particle":"","family":"Bobo","given":"Kadiri S.","non-dropping-particle":"","parse-names":false,"suffix":""},{"dropping-particle":"","family":"Cannon","given":"Charles H.","non-dropping-particle":"","parse-names":false,"suffix":""},{"dropping-particle":"","family":"Cao","given":"Min","non-dropping-particle":"","parse-names":false,"suffix":""},{"dropping-particle":"","family":"Carroll","given":"Richard","non-dropping-particle":"","parse-names":false,"suffix":""},{"dropping-particle":"","family":"Chapman","given":"Colin","non-dropping-particle":"","parse-names":false,"suffix":""},{"dropping-particle":"","family":"Coates","given":"Rosamond","non-dropping-particle":"","parse-names":false,"suffix":""},{"dropping-particle":"","family":"Cords","given":"Marina","non-dropping-particle":"","parse-names":false,"suffix":""},{"dropping-particle":"","family":"Danielsen","given":"Finn","non-dropping-particle":"","parse-names":false,"suffix":""},{"dropping-particle":"","family":"Dijn","given":"Bart","non-dropping-particle":"De","parse-names":false,"suffix":""},{"dropping-particle":"","family":"Dinerstein","given":"Eric","non-dropping-particle":"","parse-names":false,"suffix":""},{"dropping-particle":"","family":"Donnelly","given":"Maureen A.","non-dropping-particle":"","parse-names":false,"suffix":""},{"dropping-particle":"","family":"Edwards","given":"David","non-dropping-particle":"","parse-names":false,"suffix":""},{"dropping-particle":"","family":"Edwards","given":"Felicity","non-dropping-particle":"","parse-names":false,"suffix":""},{"dropping-particle":"","family":"Farwig","given":"Nina","non-dropping-particle":"","parse-names":false,"suffix":""},{"dropping-particle":"","family":"Fashing","given":"Peter","non-dropping-particle":"","parse-names":false,"suffix":""},{"dropping-particle":"","family":"Forget","given":"Pierre Michel","non-dropping-particle":"","parse-names":false,"suffix":""},{"dropping-particle":"","family":"Foster","given":"Mercedes","non-dropping-particle":"","parse-names":false,"suffix":""},{"dropping-particle":"","family":"Gale","given":"George","non-dropping-particle":"","parse-names":false,"suffix":""},{"dropping-particle":"","family":"Harris","given":"David","non-dropping-particle":"","parse-names":false,"suffix":""},{"dropping-particle":"","family":"Harrison","given":"Rhett","non-dropping-particle":"","parse-names":false,"suffix":""},{"dropping-particle":"","family":"Hart","given":"John","non-dropping-particle":"","parse-names":false,"suffix":""},{"dropping-particle":"","family":"Karpanty","given":"Sarah","non-dropping-particle":"","parse-names":false,"suffix":""},{"dropping-particle":"","family":"John Kress","given":"W.","non-dropping-particle":"","parse-names":false,"suffix":""},{"dropping-particle":"","family":"Krishnaswamy","given":"Jagdish","non-dropping-particle":"","parse-names":false,"suffix":""},{"dropping-particle":"","family":"Logsdon","given":"Willis","non-dropping-particle":"","parse-names":false,"suffix":""},{"dropping-particle":"","family":"Lovett","given":"Jon","non-dropping-particle":"","parse-names":false,"suffix":""},{"dropping-particle":"","family":"Magnusson","given":"William","non-dropping-particle":"","parse-names":false,"suffix":""},{"dropping-particle":"","family":"Maisels","given":"Fiona","non-dropping-particle":"","parse-names":false,"suffix":""},{"dropping-particle":"","family":"Marshall","given":"Andrew R.","non-dropping-particle":"","parse-names":false,"suffix":""},{"dropping-particle":"","family":"McClearn","given":"Deedra","non-dropping-particle":"","parse-names":false,"suffix":""},{"dropping-particle":"","family":"Mudappa","given":"Divya","non-dropping-particle":"","parse-names":false,"suffix":""},{"dropping-particle":"","family":"Nielsen","given":"Martin R.","non-dropping-particle":"","parse-names":false,"suffix":""},{"dropping-particle":"","family":"Pearson","given":"Richard","non-dropping-particle":"","parse-names":false,"suffix":""},{"dropping-particle":"","family":"Pitman","given":"Nigel","non-dropping-particle":"","parse-names":false,"suffix":""},{"dropping-particle":"","family":"Ploeg","given":"Jan","non-dropping-particle":"Van Der","parse-names":false,"suffix":""},{"dropping-particle":"","family":"Plumptre","given":"Andrew","non-dropping-particle":"","parse-names":false,"suffix":""},{"dropping-particle":"","family":"Poulsen","given":"John","non-dropping-particle":"","parse-names":false,"suffix":""},{"dropping-particle":"","family":"Quesada","given":"Mauricio","non-dropping-particle":"","parse-names":false,"suffix":""},{"dropping-particle":"","family":"Rainey","given":"Hugo","non-dropping-particle":"","parse-names":false,"suffix":""},{"dropping-particle":"","family":"Robinson","given":"Douglas","non-dropping-particle":"","parse-names":false,"suffix":""},{"dropping-particle":"","family":"Roetgers","given":"Christiane","non-dropping-particle":"","parse-names":false,"suffix":""},{"dropping-particle":"","family":"Rovero","given":"Francesco","non-dropping-particle":"","parse-names":false,"suffix":""},{"dropping-particle":"","family":"Scatena","given":"Frederick","non-dropping-particle":"","parse-names":false,"suffix":""},{"dropping-particle":"","family":"Schulze","given":"Christian","non-dropping-particle":"","parse-names":false,"suffix":""},{"dropping-particle":"","family":"Sheil","given":"Douglas","non-dropping-particle":"","parse-names":false,"suffix":""},{"dropping-particle":"","family":"Struhsaker","given":"Thomas","non-dropping-particle":"","parse-names":false,"suffix":""},{"dropping-particle":"","family":"Terborgh","given":"John","non-dropping-particle":"","parse-names":false,"suffix":""},{"dropping-particle":"","family":"Thomas","given":"Duncan","non-dropping-particle":"","parse-names":false,"suffix":""},{"dropping-particle":"","family":"Timm","given":"Robert","non-dropping-particle":"","parse-names":false,"suffix":""},{"dropping-particle":"","family":"Nicolas Urbina-Cardona","given":"J.","non-dropping-particle":"","parse-names":false,"suffix":""},{"dropping-particle":"","family":"Vasudevan","given":"Karthikeyan","non-dropping-particle":"","parse-names":false,"suffix":""},{"dropping-particle":"","family":"Joseph Wright","given":"S.","non-dropping-particle":"","parse-names":false,"suffix":""},{"dropping-particle":"","family":"Carlos Arias-G.","given":"Juan","non-dropping-particle":"","parse-names":false,"suffix":""},{"dropping-particle":"","family":"Arroyo","given":"Luzmila","non-dropping-particle":"","parse-names":false,"suffix":""},{"dropping-particle":"","family":"Ashton","given":"Mark","non-dropping-particle":"","parse-names":false,"suffix":""},{"dropping-particle":"","family":"Auzel","given":"Philippe","non-dropping-particle":"","parse-names":false,"suffix":""},{"dropping-particle":"","family":"Babaasa","given":"Dennis","non-dropping-particle":"","parse-names":false,"suffix":""},{"dropping-particle":"","family":"Babweteera","given":"Fred","non-dropping-particle":"","parse-names":false,"suffix":""},{"dropping-particle":"","family":"Baker","given":"Patrick","non-dropping-particle":"","parse-names":false,"suffix":""},{"dropping-particle":"","family":"Banki","given":"Olaf","non-dropping-particle":"","parse-names":false,"suffix":""},{"dropping-particle":"","family":"Bass","given":"Margot","non-dropping-particle":"","parse-names":false,"suffix":""},{"dropping-particle":"","family":"Bila-Isia","given":"Inogwabini","non-dropping-particle":"","parse-names":false,"suffix":""},{"dropping-particle":"","family":"Blake","given":"Stephen","non-dropping-particle":"","parse-names":false,"suffix":""},{"dropping-particle":"","family":"Brockelman","given":"Warren","non-dropping-particle":"","parse-names":false,"suffix":""},{"dropping-particle":"","family":"Brokaw","given":"Nicholas","non-dropping-particle":"","parse-names":false,"suffix":""},{"dropping-particle":"","family":"Brühl","given":"Carsten A.","non-dropping-particle":"","parse-names":false,"suffix":""},{"dropping-particle":"","family":"Bunyavejchewin","given":"Sarayudh","non-dropping-particle":"","parse-names":false,"suffix":""},{"dropping-particle":"","family":"Chao","given":"Jung Tai","non-dropping-particle":"","parse-names":false,"suffix":""},{"dropping-particle":"","family":"Chave","given":"Jerome","non-dropping-particle":"","parse-names":false,"suffix":""},{"dropping-particle":"","family":"Chellam","given":"Ravi","non-dropping-particle":"","parse-names":false,"suffix":""},{"dropping-particle":"","family":"Clark","given":"Connie J.","non-dropping-particle":"","parse-names":false,"suffix":""},{"dropping-particle":"","family":"Clavijo","given":"José","non-dropping-particle":"","parse-names":false,"suffix":""},{"dropping-particle":"","family":"Congdon","given":"Robert","non-dropping-particle":"","parse-names":false,"suffix":""},{"dropping-particle":"","family":"Corlett","given":"Richard","non-dropping-particle":"","parse-names":false,"suffix":""},{"dropping-particle":"","family":"Dattaraja","given":"H. S.","non-dropping-particle":"","parse-names":false,"suffix":""},{"dropping-particle":"","family":"Dave","given":"Chittaranjan","non-dropping-particle":"","parse-names":false,"suffix":""},{"dropping-particle":"","family":"Davies","given":"Glyn","non-dropping-particle":"","parse-names":false,"suffix":""},{"dropping-particle":"","family":"Mello Beisiegel","given":"Beatriz","non-dropping-particle":"De","parse-names":false,"suffix":""},{"dropping-particle":"","family":"Nazaré Paes Da Silva","given":"Rosa","non-dropping-particle":"De","parse-names":false,"suffix":""},{"dropping-particle":"","family":"Fiore","given":"Anthony","non-dropping-particle":"Di","parse-names":false,"suffix":""},{"dropping-particle":"","family":"Diesmos","given":"Arvin","non-dropping-particle":"","parse-names":false,"suffix":""},{"dropping-particle":"","family":"Dirzo","given":"Rodolfo","non-dropping-particle":"","parse-names":false,"suffix":""},{"dropping-particle":"","family":"Doran-Sheehy","given":"Diane","non-dropping-particle":"","parse-names":false,"suffix":""},{"dropping-particle":"","family":"Eaton","given":"Mitchell","non-dropping-particle":"","parse-names":false,"suffix":""},{"dropping-particle":"","family":"Emmons","given":"Louise","non-dropping-particle":"","parse-names":false,"suffix":""},{"dropping-particle":"","family":"Estrada","given":"Alejandro","non-dropping-particle":"","parse-names":false,"suffix":""},{"dropping-particle":"","family":"Ewango","given":"Corneille","non-dropping-particle":"","parse-names":false,"suffix":""},{"dropping-particle":"","family":"Fedigan","given":"Linda","non-dropping-particle":"","parse-names":false,"suffix":""},{"dropping-particle":"","family":"Feer","given":"François","non-dropping-particle":"","parse-names":false,"suffix":""},{"dropping-particle":"","family":"Fruth","given":"Barbara","non-dropping-particle":"","parse-names":false,"suffix":""},{"dropping-particle":"","family":"Giacalone Willis","given":"Jacalyn","non-dropping-particle":"","parse-names":false,"suffix":""},{"dropping-particle":"","family":"Goodale","given":"Uromi","non-dropping-particle":"","parse-names":false,"suffix":""},{"dropping-particle":"","family":"Goodman","given":"Steven","non-dropping-particle":"","parse-names":false,"suffix":""},{"dropping-particle":"","family":"Guix","given":"Juan C.","non-dropping-particle":"","parse-names":false,"suffix":""},{"dropping-particle":"","family":"Guthiga","given":"Paul","non-dropping-particle":"","parse-names":false,"suffix":""},{"dropping-particle":"","family":"Haber","given":"William","non-dropping-particle":"","parse-names":false,"suffix":""},{"dropping-particle":"","family":"Hamer","given":"Keith","non-dropping-particle":"","parse-names":false,"suffix":""},{"dropping-particle":"","family":"Herbinger","given":"Ilka","non-dropping-particle":"","parse-names":false,"suffix":""},{"dropping-particle":"","family":"Hill","given":"Jane","non-dropping-particle":"","parse-names":false,"suffix":""},{"dropping-particle":"","family":"Huang","given":"Zhongliang","non-dropping-particle":"","parse-names":false,"suffix":""},{"dropping-particle":"","family":"Fang Sun","given":"I.","non-dropping-particle":"","parse-names":false,"suffix":""},{"dropping-particle":"","family":"Ickes","given":"Kalan","non-dropping-particle":"","parse-names":false,"suffix":""},{"dropping-particle":"","family":"Itoh","given":"Akira","non-dropping-particle":"","parse-names":false,"suffix":""},{"dropping-particle":"","family":"Ivanauskas","given":"Natália","non-dropping-particle":"","parse-names":false,"suffix":""},{"dropping-particle":"","family":"Jackes","given":"Betsy","non-dropping-particle":"","parse-names":false,"suffix":""},{"dropping-particle":"","family":"Janovec","given":"John","non-dropping-particle":"","parse-names":false,"suffix":""},{"dropping-particle":"","family":"Janzen","given":"Daniel","non-dropping-particle":"","parse-names":false,"suffix":""},{"dropping-particle":"","family":"Jiangming","given":"Mo","non-dropping-particle":"","parse-names":false,"suffix":""},{"dropping-particle":"","family":"Jin","given":"Chen","non-dropping-particle":"","parse-names":false,"suffix":""},{"dropping-particle":"","family":"Jones","given":"Trevor","non-dropping-particle":"","parse-names":false,"suffix":""},{"dropping-particle":"","family":"Justiniano","given":"Hermes","non-dropping-particle":"","parse-names":false,"suffix":""},{"dropping-particle":"","family":"Kalko","given":"Elisabeth","non-dropping-particle":"","parse-names":false,"suffix":""},{"dropping-particle":"","family":"Kasangaki","given":"Aventino","non-dropping-particle":"","parse-names":false,"suffix":""},{"dropping-particle":"","family":"Killeen","given":"Timothy","non-dropping-particle":"","parse-names":false,"suffix":""},{"dropping-particle":"","family":"King","given":"Hen Biau","non-dropping-particle":"","parse-names":false,"suffix":""},{"dropping-particle":"","family":"Klop","given":"Erik","non-dropping-particle":"","parse-names":false,"suffix":""},{"dropping-particle":"","family":"Knott","given":"Cheryl","non-dropping-particle":"","parse-names":false,"suffix":""},{"dropping-particle":"","family":"Koné","given":"Inza","non-dropping-particle":"","parse-names":false,"suffix":""},{"dropping-particle":"","family":"Kudavidanage","given":"Enoka","non-dropping-particle":"","parse-names":false,"suffix":""},{"dropping-particle":"","family":"Lahoz Da Silva Ribeiro","given":"José","non-dropping-particle":"","parse-names":false,"suffix":""},{"dropping-particle":"","family":"Lattke","given":"John","non-dropping-particle":"","parse-names":false,"suffix":""},{"dropping-particle":"","family":"Laval","given":"Richard","non-dropping-particle":"","parse-names":false,"suffix":""},{"dropping-particle":"","family":"Lawton","given":"Robert","non-dropping-particle":"","parse-names":false,"suffix":""},{"dropping-particle":"","family":"Leal","given":"Miguel","non-dropping-particle":"","parse-names":false,"suffix":""},{"dropping-particle":"","family":"Leighton","given":"Mark","non-dropping-particle":"","parse-names":false,"suffix":""},{"dropping-particle":"","family":"Lentino","given":"Miguel","non-dropping-particle":"","parse-names":false,"suffix":""},{"dropping-particle":"","family":"Leonel","given":"Cristiane","non-dropping-particle":"","parse-names":false,"suffix":""},{"dropping-particle":"","family":"Lindsell","given":"Jeremy","non-dropping-particle":"","parse-names":false,"suffix":""},{"dropping-particle":"","family":"Ling-Ling","given":"Lee","non-dropping-particle":"","parse-names":false,"suffix":""},{"dropping-particle":"","family":"Eduard Linsenmair","given":"K.","non-dropping-particle":"","parse-names":false,"suffix":""},{"dropping-particle":"","family":"Losos","given":"Elizabeth","non-dropping-particle":"","parse-names":false,"suffix":""},{"dropping-particle":"","family":"Lugo","given":"Ariel","non-dropping-particle":"","parse-names":false,"suffix":""},{"dropping-particle":"","family":"Lwanga","given":"Jeremiah","non-dropping-particle":"","parse-names":false,"suffix":""},{"dropping-particle":"","family":"MacK","given":"Andrew L.","non-dropping-particle":"","parse-names":false,"suffix":""},{"dropping-particle":"","family":"Martins","given":"Marlucia","non-dropping-particle":"","parse-names":false,"suffix":""},{"dropping-particle":"","family":"Scott McGraw","given":"W.","non-dropping-particle":"","parse-names":false,"suffix":""},{"dropping-particle":"","family":"McNab","given":"Roan","non-dropping-particle":"","parse-names":false,"suffix":""},{"dropping-particle":"","family":"Montag","given":"Luciano","non-dropping-particle":"","parse-names":false,"suffix":""},{"dropping-particle":"","family":"Myers Thompson","given":"Jo","non-dropping-particle":"","parse-names":false,"suffix":""},{"dropping-particle":"","family":"Nabe-Nielsen","given":"Jacob","non-dropping-particle":"","parse-names":false,"suffix":""},{"dropping-particle":"","family":"Nakagawa","given":"Michiko","non-dropping-particle":"","parse-names":false,"suffix":""},{"dropping-particle":"","family":"Nepal","given":"Sanjay","non-dropping-particle":"","parse-names":false,"suffix":""},{"dropping-particle":"","family":"Norconk","given":"Marilyn","non-dropping-particle":"","parse-names":false,"suffix":""},{"dropping-particle":"","family":"Novotny","given":"Vojtech","non-dropping-particle":"","parse-names":false,"suffix":""},{"dropping-particle":"","family":"O'Donnell","given":"Sean","non-dropping-particle":"","parse-names":false,"suffix":""},{"dropping-particle":"","family":"Opiang","given":"Muse","non-dropping-particle":"","parse-names":false,"suffix":""},{"dropping-particle":"","family":"Ouboter","given":"Paul","non-dropping-particle":"","parse-names":false,"suffix":""},{"dropping-particle":"","family":"Parker","given":"Kenneth","non-dropping-particle":"","parse-names":false,"suffix":""},{"dropping-particle":"","family":"Parthasarathy","given":"N.","non-dropping-particle":"","parse-names":false,"suffix":""},{"dropping-particle":"","family":"Pisciotta","given":"Kátia","non-dropping-particle":"","parse-names":false,"suffix":""},{"dropping-particle":"","family":"Prawiradilaga","given":"Dewi","non-dropping-particle":"","parse-names":false,"suffix":""},{"dropping-particle":"","family":"Pringle","given":"Catherine","non-dropping-particle":"","parse-names":false,"suffix":""},{"dropping-particle":"","family":"Rajathurai","given":"Subaraj","non-dropping-particle":"","parse-names":false,"suffix":""},{"dropping-particle":"","family":"Reichard","given":"Ulrich","non-dropping-particle":"","parse-names":false,"suffix":""},{"dropping-particle":"","family":"Reinartz","given":"Gay","non-dropping-particle":"","parse-names":false,"suffix":""},{"dropping-particle":"","family":"Renton","given":"Katherine","non-dropping-particle":"","parse-names":false,"suffix":""},{"dropping-particle":"","family":"Reynolds","given":"Glen","non-dropping-particle":"","parse-names":false,"suffix":""},{"dropping-particle":"","family":"Reynolds","given":"Vernon","non-dropping-particle":"","parse-names":false,"suffix":""},{"dropping-particle":"","family":"Riley","given":"Erin","non-dropping-particle":"","parse-names":false,"suffix":""},{"dropping-particle":"","family":"Rödel","given":"Mark Oliver","non-dropping-particle":"","parse-names":false,"suffix":""},{"dropping-particle":"","family":"Rothman","given":"Jessica","non-dropping-particle":"","parse-names":false,"suffix":""},{"dropping-particle":"","family":"Round","given":"Philip","non-dropping-particle":"","parse-names":false,"suffix":""},{"dropping-particle":"","family":"Sakai","given":"Shoko","non-dropping-particle":"","parse-names":false,"suffix":""},{"dropping-particle":"","family":"Sanaiotti","given":"Tania","non-dropping-particle":"","parse-names":false,"suffix":""},{"dropping-particle":"","family":"Savini","given":"Tommaso","non-dropping-particle":"","parse-names":false,"suffix":""},{"dropping-particle":"","family":"Schaab","given":"Gertrud","non-dropping-particle":"","parse-names":false,"suffix":""},{"dropping-particle":"","family":"Seidensticker","given":"John","non-dropping-particle":"","parse-names":false,"suffix":""},{"dropping-particle":"","family":"Siaka","given":"Alhaji","non-dropping-particle":"","parse-names":false,"suffix":""},{"dropping-particle":"","family":"Silman","given":"Miles R.","non-dropping-particle":"","parse-names":false,"suffix":""},{"dropping-particle":"","family":"Smith","given":"Thomas B.","non-dropping-particle":"","parse-names":false,"suffix":""},{"dropping-particle":"","family":"Almeida","given":"Samuel Soares","non-dropping-particle":"De","parse-names":false,"suffix":""},{"dropping-particle":"","family":"Sodhi","given":"Navjot","non-dropping-particle":"","parse-names":false,"suffix":""},{"dropping-particle":"","family":"Stanford","given":"Craig","non-dropping-particle":"","parse-names":false,"suffix":""},{"dropping-particle":"","family":"Stewart","given":"Kristine","non-dropping-particle":"","parse-names":false,"suffix":""},{"dropping-particle":"","family":"Stokes","given":"Emma","non-dropping-particle":"","parse-names":false,"suffix":""},{"dropping-particle":"","family":"Stoner","given":"Kathryn E.","non-dropping-particle":"","parse-names":false,"suffix":""},{"dropping-particle":"","family":"Sukumar","given":"Raman","non-dropping-particle":"","parse-names":false,"suffix":""},{"dropping-particle":"","family":"Surbeck","given":"Martin","non-dropping-particle":"","parse-names":false,"suffix":""},{"dropping-particle":"","family":"Tobler","given":"Mathias","non-dropping-particle":"","parse-names":false,"suffix":""},{"dropping-particle":"","family":"Tscharntke","given":"Teja","non-dropping-particle":"","parse-names":false,"suffix":""},{"dropping-particle":"","family":"Turkalo","given":"Andrea","non-dropping-particle":"","parse-names":false,"suffix":""},{"dropping-particle":"","family":"Umapathy","given":"Govindaswamy","non-dropping-particle":"","parse-names":false,"suffix":""},{"dropping-particle":"","family":"Weerd","given":"Merlijn","non-dropping-particle":"Van","parse-names":false,"suffix":""},{"dropping-particle":"","family":"Vega Rivera","given":"Jorge","non-dropping-particle":"","parse-names":false,"suffix":""},{"dropping-particle":"","family":"Venkataraman","given":"Meena","non-dropping-particle":"","parse-names":false,"suffix":""},{"dropping-particle":"","family":"Venn","given":"Linda","non-dropping-particle":"","parse-names":false,"suffix":""},{"dropping-particle":"","family":"Verea","given":"Carlos","non-dropping-particle":"","parse-names":false,"suffix":""},{"dropping-particle":"","family":"Volkmer De Castilho","given":"Carolina","non-dropping-particle":"","parse-names":false,"suffix":""},{"dropping-particle":"","family":"Waltert","given":"Matthias","non-dropping-particle":"","parse-names":false,"suffix":""},{"dropping-particle":"","family":"Wang","given":"Benjamin","non-dropping-particle":"","parse-names":false,"suffix":""},{"dropping-particle":"","family":"Watts","given":"David","non-dropping-particle":"","parse-names":false,"suffix":""},{"dropping-particle":"","family":"Weber","given":"William","non-dropping-particle":"","parse-names":false,"suffix":""},{"dropping-particle":"","family":"West","given":"Paige","non-dropping-particle":"","parse-names":false,"suffix":""},{"dropping-particle":"","family":"Whitacre","given":"David","non-dropping-particle":"","parse-names":false,"suffix":""},{"dropping-particle":"","family":"Whitney","given":"Ken","non-dropping-particle":"","parse-names":false,"suffix":""},{"dropping-particle":"","family":"Wilkie","given":"David","non-dropping-particle":"","parse-names":false,"suffix":""},{"dropping-particle":"","family":"Williams","given":"Stephen","non-dropping-particle":"","parse-names":false,"suffix":""},{"dropping-particle":"","family":"Wright","given":"Debra D.","non-dropping-particle":"","parse-names":false,"suffix":""},{"dropping-particle":"","family":"Wright","given":"Patricia","non-dropping-particle":"","parse-names":false,"suffix":""},{"dropping-particle":"","family":"Xiankai","given":"Lu","non-dropping-particle":"","parse-names":false,"suffix":""},{"dropping-particle":"","family":"Yonzon","given":"Pralad","non-dropping-particle":"","parse-names":false,"suffix":""},{"dropping-particle":"","family":"Zamzani","given":"Franky","non-dropping-particle":"","parse-names":false,"suffix":""}],"container-title":"Nature","id":"ITEM-2","issue":"7415","issued":{"date-parts":[["2012"]]},"page":"290-293","publisher":"Nature Publishing Group","title":"Averting biodiversity collapse in tropical forest protected areas","type":"article-journal","volume":"489"},"uris":["http://www.mendeley.com/documents/?uuid=f1d7fbc2-55c5-4358-bd01-17828d6050e5"]},{"id":"ITEM-3","itemData":{"DOI":"10.1371/journal.pone.0143886","ISSN":"19326203","PMID":"26632842","abstract":"Protected areas (PAs) have been established to conserve tropical forests, but their effectiveness at reducing deforestation is uncertain. To explore this issue, we combined high resolution data of global forest loss over the period 2000-2012 with data on PAs. For each PA we quantified forest loss within the PA, in buffer zones 1, 5, 10 and 15 km outside the PA boundary as well as a 1 km buffer within the PA boundary.We analysed 3376 tropical and subtropical moist forest PAs in 56 countries over 4 continents. We found that 73% of PAs experienced substantial deforestation pressure, with &gt;0.1% a-1 forest loss in the outer 1 km buffer. Forest loss within PAs was greatest in Asia (0.25% a-1) compared to Africa (0.1% a-1), the Neotropics (0.1% a-1) and Australasia (Australia and Papua New Guinea; 0.03% a-1). We defined performance (P) of a PA as the ratio of forest loss in the inner 1 km buffer compared to the loss that would have occurred in the absence of the PA, calculated as the loss in the outer 1 km buffer corrected for any difference in deforestation pressure between the two buffers. To remove the potential bias due to terrain, we analysed a subset of PAs (n = 1804) where slope and elevation in inner and outer 1 km buffers were similar (within 1° and 100 m, respectively). We found 41% of PAs in this subset reduced forest loss in the inner buffer by at least 25% compared to the expected inner buffer forest loss (p&lt;0.75). Median performance (P) of subset reserves was 0.87, meaning a reduction in forest loss within the PA of 13%. We found PAs were most effective in Australasia (P = 0:16), moderately successful in the Neotropics (P = 0:72) and Africa (P = 0:83), but ineffective in Asia (P = 1). We found many countries have PAs that give little or no protection to forest loss, particularly in parts of Asia, west Africa and central America. Across the tropics, the median effectiveness of PAs at the national level improved with gross domestic product per capita. Whilst tropical and subtropical moist forest PAs do reduce forest loss, widely varying performance suggests substantial opportunities for improved protection, particularly in Asia.","author":[{"dropping-particle":"","family":"Spracklen","given":"B. D.","non-dropping-particle":"","parse-names":false,"suffix":""},{"dropping-particle":"","family":"Kalamandeen","given":"M.","non-dropping-particle":"","parse-names":false,"suffix":""},{"dropping-particle":"","family":"Galbraith","given":"D.","non-dropping-particle":"","parse-names":false,"suffix":""},{"dropping-particle":"","family":"Gloor","given":"E.","non-dropping-particle":"","parse-names":false,"suffix":""},{"dropping-particle":"V.","family":"Spracklen","given":"D.","non-dropping-particle":"","parse-names":false,"suffix":""}],"container-title":"PLoS ONE","id":"ITEM-3","issue":"12","issued":{"date-parts":[["2015"]]},"page":"1-16","title":"A global analysis of deforestation in moist tropical forest protected areas","type":"article-journal","volume":"10"},"uris":["http://www.mendeley.com/documents/?uuid=c4565cd9-5dff-4a3d-b2a6-9a1377ff8c2d"]}],"mendeley":{"formattedCitation":"(Laurance &lt;i&gt;et al.&lt;/i&gt; 2012; Hansen 2013; Spracklen &lt;i&gt;et al.&lt;/i&gt; 2015)","plainTextFormattedCitation":"(Laurance et al. 2012; Hansen 2013; Spracklen et al. 2015)","previouslyFormattedCitation":"(Laurance &lt;i&gt;et al.&lt;/i&gt; 2012; Hansen 2013; Spracklen &lt;i&gt;et al.&lt;/i&gt; 2015)"},"properties":{"noteIndex":0},"schema":"https://github.com/citation-style-language/schema/raw/master/csl-citation.json"}</w:instrText>
      </w:r>
      <w:r w:rsidR="00342332">
        <w:fldChar w:fldCharType="separate"/>
      </w:r>
      <w:r w:rsidR="002F332D" w:rsidRPr="002F332D">
        <w:rPr>
          <w:noProof/>
        </w:rPr>
        <w:t xml:space="preserve">(Laurance </w:t>
      </w:r>
      <w:r w:rsidR="002F332D" w:rsidRPr="002F332D">
        <w:rPr>
          <w:i/>
          <w:noProof/>
        </w:rPr>
        <w:t>et al.</w:t>
      </w:r>
      <w:r w:rsidR="002F332D" w:rsidRPr="002F332D">
        <w:rPr>
          <w:noProof/>
        </w:rPr>
        <w:t xml:space="preserve"> 2012; Hansen 2013; Spracklen </w:t>
      </w:r>
      <w:r w:rsidR="002F332D" w:rsidRPr="002F332D">
        <w:rPr>
          <w:i/>
          <w:noProof/>
        </w:rPr>
        <w:t>et al.</w:t>
      </w:r>
      <w:r w:rsidR="002F332D" w:rsidRPr="002F332D">
        <w:rPr>
          <w:noProof/>
        </w:rPr>
        <w:t xml:space="preserve"> 2015)</w:t>
      </w:r>
      <w:r w:rsidR="00342332">
        <w:fldChar w:fldCharType="end"/>
      </w:r>
      <w:r w:rsidR="00281F5F">
        <w:t xml:space="preserve">. </w:t>
      </w:r>
    </w:p>
    <w:p w14:paraId="4B3F60A9" w14:textId="4395F780" w:rsidR="00667B54" w:rsidRPr="00667B54" w:rsidRDefault="00667B54" w:rsidP="00667B54">
      <w:pPr>
        <w:pStyle w:val="ListParagraph"/>
        <w:numPr>
          <w:ilvl w:val="0"/>
          <w:numId w:val="11"/>
        </w:numPr>
        <w:spacing w:line="276" w:lineRule="auto"/>
        <w:jc w:val="both"/>
        <w:rPr>
          <w:b/>
          <w:bCs/>
        </w:rPr>
      </w:pPr>
      <w:r w:rsidRPr="00667B54">
        <w:rPr>
          <w:b/>
          <w:bCs/>
        </w:rPr>
        <w:t>Energetic requirements (Chapter 5)</w:t>
      </w:r>
    </w:p>
    <w:p w14:paraId="27121D84" w14:textId="0ED54012" w:rsidR="00F14E79" w:rsidRDefault="003D3D03" w:rsidP="0026719D">
      <w:pPr>
        <w:spacing w:line="276" w:lineRule="auto"/>
        <w:jc w:val="both"/>
      </w:pPr>
      <w:r>
        <w:t>I</w:t>
      </w:r>
      <w:r w:rsidR="00520CC5">
        <w:t xml:space="preserve">n Chapter 5, </w:t>
      </w:r>
      <w:r w:rsidR="00D12CD8">
        <w:t xml:space="preserve">I </w:t>
      </w:r>
      <w:r w:rsidR="00744522">
        <w:t>combined</w:t>
      </w:r>
      <w:r w:rsidR="006A0052">
        <w:t xml:space="preserve"> the </w:t>
      </w:r>
      <w:r w:rsidR="00701618">
        <w:t>PREDICTS database with species-level estimates of resting metabolic rates</w:t>
      </w:r>
      <w:r w:rsidR="006A0052">
        <w:t xml:space="preserve">. </w:t>
      </w:r>
      <w:r w:rsidR="00520CC5">
        <w:t xml:space="preserve">I investigated </w:t>
      </w:r>
      <w:r w:rsidR="00257D47">
        <w:t>whether</w:t>
      </w:r>
      <w:r w:rsidR="00520CC5">
        <w:t xml:space="preserve"> the </w:t>
      </w:r>
      <w:r w:rsidR="00B37563">
        <w:t xml:space="preserve">total </w:t>
      </w:r>
      <w:r w:rsidR="00520CC5">
        <w:t>energetic requirements of vertebrate assemblages</w:t>
      </w:r>
      <w:r w:rsidR="00257D47">
        <w:t xml:space="preserve"> differed </w:t>
      </w:r>
      <w:r w:rsidR="008E2EAF">
        <w:t>among different land-use types and</w:t>
      </w:r>
      <w:r w:rsidR="00E20D9D">
        <w:t xml:space="preserve"> trophic groups</w:t>
      </w:r>
      <w:r w:rsidR="00F14E79">
        <w:t xml:space="preserve"> (classified as omnivores, </w:t>
      </w:r>
      <w:r w:rsidR="009F3F8B">
        <w:t>herbivores,</w:t>
      </w:r>
      <w:r w:rsidR="00F14E79">
        <w:t xml:space="preserve"> and carnivores)</w:t>
      </w:r>
      <w:r w:rsidR="00520CC5">
        <w:t>.</w:t>
      </w:r>
      <w:r w:rsidR="00F14E79">
        <w:t xml:space="preserve"> C</w:t>
      </w:r>
      <w:r w:rsidR="005E13F3">
        <w:t>ontrary to my expectations,</w:t>
      </w:r>
      <w:r w:rsidR="003A268F">
        <w:t xml:space="preserve"> I found that </w:t>
      </w:r>
      <w:r w:rsidR="005E13F3">
        <w:t>the</w:t>
      </w:r>
      <w:r w:rsidR="00A5644C">
        <w:t xml:space="preserve"> </w:t>
      </w:r>
      <w:r w:rsidR="00F14E79">
        <w:t>minimum</w:t>
      </w:r>
      <w:r w:rsidR="00A5644C">
        <w:t xml:space="preserve"> amount of energy required by</w:t>
      </w:r>
      <w:r w:rsidR="00213ED4">
        <w:t xml:space="preserve"> vertebrate assemblages </w:t>
      </w:r>
      <w:r w:rsidR="00F52B51">
        <w:t xml:space="preserve">did not show systematic decreases in </w:t>
      </w:r>
      <w:r w:rsidR="00F14E79">
        <w:t>disturbed</w:t>
      </w:r>
      <w:r w:rsidR="00F52B51">
        <w:t xml:space="preserve"> land</w:t>
      </w:r>
      <w:r w:rsidR="00D77A0F">
        <w:t>-</w:t>
      </w:r>
      <w:r w:rsidR="00F52B51">
        <w:t>use</w:t>
      </w:r>
      <w:r w:rsidR="00D77A0F">
        <w:t xml:space="preserve"> type</w:t>
      </w:r>
      <w:r w:rsidR="00F52B51">
        <w:t xml:space="preserve">s. </w:t>
      </w:r>
      <w:r w:rsidR="007547F8">
        <w:t>Across all three trophic groups</w:t>
      </w:r>
      <w:r w:rsidR="005E13F3">
        <w:t>,</w:t>
      </w:r>
      <w:r w:rsidR="005231BA">
        <w:t xml:space="preserve"> total energetic requirements</w:t>
      </w:r>
      <w:r w:rsidR="005E13F3">
        <w:t xml:space="preserve"> </w:t>
      </w:r>
      <w:r w:rsidR="005231BA">
        <w:t>(</w:t>
      </w:r>
      <w:r w:rsidR="005E13F3">
        <w:t xml:space="preserve">estimated from </w:t>
      </w:r>
      <w:r w:rsidR="00213ED4">
        <w:t xml:space="preserve">total </w:t>
      </w:r>
      <w:r w:rsidR="005E13F3">
        <w:t>abundance-weighted resting metabolic rates</w:t>
      </w:r>
      <w:r w:rsidR="005231BA">
        <w:t>) even showed</w:t>
      </w:r>
      <w:r w:rsidR="0048796F">
        <w:t xml:space="preserve"> strong</w:t>
      </w:r>
      <w:r w:rsidR="005231BA">
        <w:t xml:space="preserve"> increases in some disturbed land uses</w:t>
      </w:r>
      <w:r w:rsidR="001C5AF7">
        <w:t xml:space="preserve"> (e.g.,</w:t>
      </w:r>
      <w:r w:rsidR="002939EF">
        <w:t xml:space="preserve"> an average increase of 200% in lightly-used urban areas for carnivores</w:t>
      </w:r>
      <w:r w:rsidR="001C5AF7">
        <w:t>)</w:t>
      </w:r>
      <w:r w:rsidR="005231BA">
        <w:t>.</w:t>
      </w:r>
      <w:r w:rsidR="005E13F3">
        <w:t xml:space="preserve"> </w:t>
      </w:r>
      <w:r w:rsidR="009743A3">
        <w:t>These findings highlight that disturbed land uses have significant impacts on ecosystem functioning</w:t>
      </w:r>
      <w:r w:rsidR="00386BCC">
        <w:t xml:space="preserve"> and emphasize that land-use change may promote significant changes to the local energetic balance of vertebrate assemblages</w:t>
      </w:r>
      <w:r w:rsidR="009743A3">
        <w:t>.</w:t>
      </w:r>
      <w:r w:rsidR="00724506">
        <w:t xml:space="preserve"> To my </w:t>
      </w:r>
      <w:r w:rsidR="00160E23">
        <w:t>knowledge</w:t>
      </w:r>
      <w:r w:rsidR="00724506">
        <w:t xml:space="preserve">, </w:t>
      </w:r>
      <w:r w:rsidR="00160E23">
        <w:t>this</w:t>
      </w:r>
      <w:r w:rsidR="00724506">
        <w:t xml:space="preserve"> work constitutes the first</w:t>
      </w:r>
      <w:r w:rsidR="002932FA">
        <w:t xml:space="preserve"> direct global</w:t>
      </w:r>
      <w:r w:rsidR="00724506">
        <w:t xml:space="preserve"> quantification of the impacts of land-</w:t>
      </w:r>
      <w:r w:rsidR="00160E23">
        <w:t>use</w:t>
      </w:r>
      <w:r w:rsidR="00724506">
        <w:t xml:space="preserve"> and </w:t>
      </w:r>
      <w:r w:rsidR="00160E23">
        <w:t>l</w:t>
      </w:r>
      <w:r w:rsidR="00724506">
        <w:t xml:space="preserve">and-use intensity </w:t>
      </w:r>
      <w:r w:rsidR="00FF4FBB">
        <w:t xml:space="preserve">on vertebrate energetic </w:t>
      </w:r>
      <w:r w:rsidR="00DE6129">
        <w:t>requirements</w:t>
      </w:r>
      <w:r w:rsidR="004E0F82">
        <w:t>.</w:t>
      </w:r>
      <w:r w:rsidR="00B82DF6">
        <w:t xml:space="preserve"> </w:t>
      </w:r>
      <w:r w:rsidR="004E0F82">
        <w:t>M</w:t>
      </w:r>
      <w:r w:rsidR="00287255">
        <w:t>y</w:t>
      </w:r>
      <w:r w:rsidR="00B82DF6">
        <w:t xml:space="preserve"> findings </w:t>
      </w:r>
      <w:r w:rsidR="00287255">
        <w:t xml:space="preserve">are tightly linked </w:t>
      </w:r>
      <w:r w:rsidR="00BA4248">
        <w:t>to</w:t>
      </w:r>
      <w:r w:rsidR="00287255">
        <w:t xml:space="preserve"> studies that have investigated </w:t>
      </w:r>
      <w:r w:rsidR="00287255">
        <w:lastRenderedPageBreak/>
        <w:t>changes in the body mass composition of vertebrate</w:t>
      </w:r>
      <w:r w:rsidR="00636A4A">
        <w:t xml:space="preserve"> assemblages</w:t>
      </w:r>
      <w:r w:rsidR="00287255">
        <w:t xml:space="preserve"> under land-use change</w:t>
      </w:r>
      <w:r w:rsidR="00F75DA2">
        <w:t>, notably drawing from food-web theory</w:t>
      </w:r>
      <w:r w:rsidR="00D73C74">
        <w:t xml:space="preserve"> </w:t>
      </w:r>
      <w:r w:rsidR="007F516A">
        <w:fldChar w:fldCharType="begin" w:fldLock="1"/>
      </w:r>
      <w:r w:rsidR="00933565">
        <w:instrText>ADDIN CSL_CITATION {"citationItems":[{"id":"ITEM-1","itemData":{"DOI":"10.1111/1365-2435.13472","ISSN":"13652435","abstract":"In the absence of predators, habitat fragmentation favours large body sizes to facilitate gap crossing. The size of primary consumers is, however, also shaped by top-down effects as predators select prey of a certain size. Therefore, higher trophic levels should be taken into consideration when studying the effect of habitat loss and fragmentation on size distributions of herbivores. We built a model to study the effect of habitat loss and fragmentation within a tri-trophic food chain. Body size is directly linked to movement capacity and metabolic processes and considered as a master trait under selection. We show that basal resources accumulate locally if a predator causes top-down control of the herbivore. Due to this increasing spatiotemporal variability in resource availability, larger herbivores are selected than in scenarios without predator as they are able to move further. As predators cause herbivores to be intrinsically much larger than the optimal sizes selected by habitat fragmentation in the absence of predators, habitat fragmentation is no longer a significant driver of herbivore size. However, there is selection for increased predator size with habitat fragmentation as herbivores become less abundant, hence favouring gap-crossing ability of the predator. Since herbivore and predator body size respond differently to habitat loss and fragmentation, realized predator–herbivore body size ratios increase along this fragmentation gradient. Our model demonstrates how feedbacks between the abundance, body size and mobility of predators and prey ultimately determine body size distributions in food webs. These new insights shed light on the impact of habitat destruction and fragmentation on overall food web structure. A free Plain Language Summary can be found within the Supporting Information of this article.","author":[{"dropping-particle":"","family":"Hillaert","given":"Jasmijn","non-dropping-particle":"","parse-names":false,"suffix":""},{"dropping-particle":"","family":"Vandegehuchte","given":"Martijn L.","non-dropping-particle":"","parse-names":false,"suffix":""},{"dropping-particle":"","family":"Hovestadt","given":"Thomas","non-dropping-particle":"","parse-names":false,"suffix":""},{"dropping-particle":"","family":"Bonte","given":"Dries","non-dropping-particle":"","parse-names":false,"suffix":""}],"container-title":"Functional Ecology","id":"ITEM-1","issue":"2","issued":{"date-parts":[["2020"]]},"page":"534-544","title":"Habitat loss and fragmentation increase realized predator–prey body size ratios","type":"article-journal","volume":"34"},"uris":["http://www.mendeley.com/documents/?uuid=6a50d476-47d7-4ae6-8dd7-2714da7757a6"]}],"mendeley":{"formattedCitation":"(Hillaert &lt;i&gt;et al.&lt;/i&gt; 2020)","plainTextFormattedCitation":"(Hillaert et al. 2020)","previouslyFormattedCitation":"(Hillaert &lt;i&gt;et al.&lt;/i&gt; 2020)"},"properties":{"noteIndex":0},"schema":"https://github.com/citation-style-language/schema/raw/master/csl-citation.json"}</w:instrText>
      </w:r>
      <w:r w:rsidR="007F516A">
        <w:fldChar w:fldCharType="separate"/>
      </w:r>
      <w:r w:rsidR="007F516A" w:rsidRPr="007F516A">
        <w:rPr>
          <w:noProof/>
        </w:rPr>
        <w:t xml:space="preserve">(Hillaert </w:t>
      </w:r>
      <w:r w:rsidR="007F516A" w:rsidRPr="007F516A">
        <w:rPr>
          <w:i/>
          <w:noProof/>
        </w:rPr>
        <w:t>et al.</w:t>
      </w:r>
      <w:r w:rsidR="007F516A" w:rsidRPr="007F516A">
        <w:rPr>
          <w:noProof/>
        </w:rPr>
        <w:t xml:space="preserve"> 2020)</w:t>
      </w:r>
      <w:r w:rsidR="007F516A">
        <w:fldChar w:fldCharType="end"/>
      </w:r>
      <w:r w:rsidR="007F516A">
        <w:t>.</w:t>
      </w:r>
    </w:p>
    <w:p w14:paraId="05D001BA" w14:textId="79943C46" w:rsidR="006A7DCE" w:rsidRPr="00160E23" w:rsidRDefault="00792838" w:rsidP="00944A5F">
      <w:pPr>
        <w:pStyle w:val="CommentText"/>
        <w:spacing w:line="276" w:lineRule="auto"/>
        <w:ind w:firstLine="360"/>
        <w:jc w:val="both"/>
        <w:rPr>
          <w:sz w:val="22"/>
          <w:szCs w:val="22"/>
        </w:rPr>
      </w:pPr>
      <w:r w:rsidRPr="00160E23">
        <w:rPr>
          <w:sz w:val="22"/>
          <w:szCs w:val="22"/>
        </w:rPr>
        <w:t>Altogether</w:t>
      </w:r>
      <w:r w:rsidR="006A17FB" w:rsidRPr="00160E23">
        <w:rPr>
          <w:sz w:val="22"/>
          <w:szCs w:val="22"/>
        </w:rPr>
        <w:t xml:space="preserve">, the findings of </w:t>
      </w:r>
      <w:r w:rsidRPr="00160E23">
        <w:rPr>
          <w:sz w:val="22"/>
          <w:szCs w:val="22"/>
        </w:rPr>
        <w:t>Chapter 3 and 5 show that land-use change reshap</w:t>
      </w:r>
      <w:r w:rsidR="00E6554C" w:rsidRPr="00160E23">
        <w:rPr>
          <w:sz w:val="22"/>
          <w:szCs w:val="22"/>
        </w:rPr>
        <w:t xml:space="preserve">es </w:t>
      </w:r>
      <w:r w:rsidRPr="00160E23">
        <w:rPr>
          <w:sz w:val="22"/>
          <w:szCs w:val="22"/>
        </w:rPr>
        <w:t>the functional composition of vertebrate assemblages. Land-use change may reduce</w:t>
      </w:r>
      <w:r w:rsidR="00D9504E" w:rsidRPr="00160E23">
        <w:rPr>
          <w:sz w:val="22"/>
          <w:szCs w:val="22"/>
        </w:rPr>
        <w:t xml:space="preserve"> native</w:t>
      </w:r>
      <w:r w:rsidRPr="00160E23">
        <w:rPr>
          <w:sz w:val="22"/>
          <w:szCs w:val="22"/>
        </w:rPr>
        <w:t xml:space="preserve"> ecological trait diversity</w:t>
      </w:r>
      <w:r w:rsidR="009743A3" w:rsidRPr="00160E23">
        <w:rPr>
          <w:sz w:val="22"/>
          <w:szCs w:val="22"/>
        </w:rPr>
        <w:t xml:space="preserve">, </w:t>
      </w:r>
      <w:r w:rsidR="00D9504E" w:rsidRPr="00160E23">
        <w:rPr>
          <w:sz w:val="22"/>
          <w:szCs w:val="22"/>
        </w:rPr>
        <w:t xml:space="preserve">constricting used areas of the trait space, </w:t>
      </w:r>
      <w:r w:rsidR="0079438F">
        <w:rPr>
          <w:sz w:val="22"/>
          <w:szCs w:val="22"/>
        </w:rPr>
        <w:t xml:space="preserve">thus </w:t>
      </w:r>
      <w:commentRangeStart w:id="19"/>
      <w:r w:rsidR="00D9504E" w:rsidRPr="00160E23">
        <w:rPr>
          <w:sz w:val="22"/>
          <w:szCs w:val="22"/>
        </w:rPr>
        <w:t xml:space="preserve">potentially </w:t>
      </w:r>
      <w:r w:rsidR="0079438F">
        <w:rPr>
          <w:sz w:val="22"/>
          <w:szCs w:val="22"/>
        </w:rPr>
        <w:t>disrupting</w:t>
      </w:r>
      <w:r w:rsidR="00AC2F10" w:rsidRPr="00160E23">
        <w:rPr>
          <w:sz w:val="22"/>
          <w:szCs w:val="22"/>
        </w:rPr>
        <w:t xml:space="preserve"> ecosystem </w:t>
      </w:r>
      <w:r w:rsidR="009743A3" w:rsidRPr="00160E23">
        <w:rPr>
          <w:sz w:val="22"/>
          <w:szCs w:val="22"/>
        </w:rPr>
        <w:t>processes sustained</w:t>
      </w:r>
      <w:r w:rsidR="00453913">
        <w:rPr>
          <w:sz w:val="22"/>
          <w:szCs w:val="22"/>
        </w:rPr>
        <w:t xml:space="preserve"> by</w:t>
      </w:r>
      <w:r w:rsidR="009743A3" w:rsidRPr="00160E23">
        <w:rPr>
          <w:sz w:val="22"/>
          <w:szCs w:val="22"/>
        </w:rPr>
        <w:t xml:space="preserve"> </w:t>
      </w:r>
      <w:r w:rsidR="00D9504E" w:rsidRPr="00160E23">
        <w:rPr>
          <w:sz w:val="22"/>
          <w:szCs w:val="22"/>
        </w:rPr>
        <w:t>the</w:t>
      </w:r>
      <w:r w:rsidR="009743A3" w:rsidRPr="00160E23">
        <w:rPr>
          <w:sz w:val="22"/>
          <w:szCs w:val="22"/>
        </w:rPr>
        <w:t xml:space="preserve"> </w:t>
      </w:r>
      <w:r w:rsidR="006B30A0">
        <w:rPr>
          <w:sz w:val="22"/>
          <w:szCs w:val="22"/>
        </w:rPr>
        <w:t xml:space="preserve">native </w:t>
      </w:r>
      <w:r w:rsidR="009743A3" w:rsidRPr="00160E23">
        <w:rPr>
          <w:sz w:val="22"/>
          <w:szCs w:val="22"/>
        </w:rPr>
        <w:t xml:space="preserve">species </w:t>
      </w:r>
      <w:r w:rsidR="0009298E">
        <w:rPr>
          <w:sz w:val="22"/>
          <w:szCs w:val="22"/>
        </w:rPr>
        <w:t xml:space="preserve">that are </w:t>
      </w:r>
      <w:r w:rsidR="0079438F">
        <w:rPr>
          <w:sz w:val="22"/>
          <w:szCs w:val="22"/>
        </w:rPr>
        <w:t>located</w:t>
      </w:r>
      <w:r w:rsidR="0087482D">
        <w:rPr>
          <w:sz w:val="22"/>
          <w:szCs w:val="22"/>
        </w:rPr>
        <w:t xml:space="preserve"> in</w:t>
      </w:r>
      <w:r w:rsidR="009743A3" w:rsidRPr="00160E23">
        <w:rPr>
          <w:sz w:val="22"/>
          <w:szCs w:val="22"/>
        </w:rPr>
        <w:t xml:space="preserve"> sensitive areas of the trait space</w:t>
      </w:r>
      <w:commentRangeEnd w:id="19"/>
      <w:r w:rsidR="005035C6" w:rsidRPr="00160E23">
        <w:rPr>
          <w:rStyle w:val="CommentReference"/>
          <w:sz w:val="22"/>
          <w:szCs w:val="22"/>
        </w:rPr>
        <w:commentReference w:id="19"/>
      </w:r>
      <w:r w:rsidR="00AC2F10" w:rsidRPr="00160E23">
        <w:rPr>
          <w:sz w:val="22"/>
          <w:szCs w:val="22"/>
        </w:rPr>
        <w:t xml:space="preserve">. </w:t>
      </w:r>
      <w:r w:rsidR="006B30A0">
        <w:rPr>
          <w:sz w:val="22"/>
          <w:szCs w:val="22"/>
        </w:rPr>
        <w:t xml:space="preserve">Further work could investigate the contributions of non-native species to the functional reshaping of local vertebrate assemblages. </w:t>
      </w:r>
      <w:r w:rsidR="00160E23" w:rsidRPr="00160E23">
        <w:rPr>
          <w:sz w:val="22"/>
          <w:szCs w:val="22"/>
        </w:rPr>
        <w:t>C</w:t>
      </w:r>
      <w:r w:rsidR="00160E23" w:rsidRPr="00160E23">
        <w:rPr>
          <w:sz w:val="22"/>
          <w:szCs w:val="22"/>
        </w:rPr>
        <w:t>hanges in species composition in disturbed land uses have consequences for ecosystem functioning</w:t>
      </w:r>
      <w:r w:rsidR="002E2288" w:rsidRPr="00160E23">
        <w:rPr>
          <w:sz w:val="22"/>
          <w:szCs w:val="22"/>
        </w:rPr>
        <w:t>,</w:t>
      </w:r>
      <w:r w:rsidR="009300B4">
        <w:rPr>
          <w:sz w:val="22"/>
          <w:szCs w:val="22"/>
        </w:rPr>
        <w:t xml:space="preserve"> notably</w:t>
      </w:r>
      <w:r w:rsidR="002E2288" w:rsidRPr="00160E23">
        <w:rPr>
          <w:sz w:val="22"/>
          <w:szCs w:val="22"/>
        </w:rPr>
        <w:t xml:space="preserve"> significantly impacting the amount of energy locally processed by vertebrate species.</w:t>
      </w:r>
    </w:p>
    <w:p w14:paraId="4B19A75C" w14:textId="77777777" w:rsidR="002E2288" w:rsidRDefault="002E2288" w:rsidP="0026719D">
      <w:pPr>
        <w:spacing w:line="276" w:lineRule="auto"/>
        <w:jc w:val="both"/>
      </w:pPr>
    </w:p>
    <w:p w14:paraId="2366AC95" w14:textId="77777777" w:rsidR="0098647A" w:rsidRPr="0098647A" w:rsidRDefault="00E324FB" w:rsidP="0026719D">
      <w:pPr>
        <w:pStyle w:val="ListParagraph"/>
        <w:numPr>
          <w:ilvl w:val="0"/>
          <w:numId w:val="10"/>
        </w:numPr>
        <w:spacing w:line="276" w:lineRule="auto"/>
        <w:jc w:val="both"/>
        <w:rPr>
          <w:b/>
          <w:bCs/>
        </w:rPr>
      </w:pPr>
      <w:commentRangeStart w:id="20"/>
      <w:r w:rsidRPr="0098647A">
        <w:rPr>
          <w:b/>
          <w:bCs/>
          <w:sz w:val="28"/>
          <w:szCs w:val="28"/>
        </w:rPr>
        <w:t xml:space="preserve">Uneven sensitivity </w:t>
      </w:r>
      <w:r w:rsidR="00B771EB" w:rsidRPr="0098647A">
        <w:rPr>
          <w:b/>
          <w:bCs/>
          <w:sz w:val="28"/>
          <w:szCs w:val="28"/>
        </w:rPr>
        <w:t xml:space="preserve">of </w:t>
      </w:r>
      <w:r w:rsidRPr="0098647A">
        <w:rPr>
          <w:b/>
          <w:bCs/>
          <w:sz w:val="28"/>
          <w:szCs w:val="28"/>
        </w:rPr>
        <w:t>vertebrate species</w:t>
      </w:r>
      <w:r w:rsidR="005F5CC8" w:rsidRPr="0098647A">
        <w:rPr>
          <w:b/>
          <w:bCs/>
          <w:sz w:val="28"/>
          <w:szCs w:val="28"/>
        </w:rPr>
        <w:t xml:space="preserve"> </w:t>
      </w:r>
      <w:r w:rsidR="00B771EB" w:rsidRPr="0098647A">
        <w:rPr>
          <w:b/>
          <w:bCs/>
          <w:sz w:val="28"/>
          <w:szCs w:val="28"/>
        </w:rPr>
        <w:t>to land-use and climate change</w:t>
      </w:r>
      <w:commentRangeEnd w:id="20"/>
      <w:r w:rsidR="00164CEE">
        <w:rPr>
          <w:rStyle w:val="CommentReference"/>
        </w:rPr>
        <w:commentReference w:id="20"/>
      </w:r>
    </w:p>
    <w:p w14:paraId="1BF22D1E" w14:textId="164B22CE" w:rsidR="00EB41CC" w:rsidRDefault="0051432D" w:rsidP="0026719D">
      <w:pPr>
        <w:spacing w:line="276" w:lineRule="auto"/>
        <w:jc w:val="both"/>
      </w:pPr>
      <w:r w:rsidRPr="0051432D">
        <w:t xml:space="preserve">In Chapter 4 and Chapter 5, </w:t>
      </w:r>
      <w:r>
        <w:t>I investigated associations between species-level characteristics and species</w:t>
      </w:r>
      <w:r w:rsidR="00DA266E">
        <w:t>’</w:t>
      </w:r>
      <w:r>
        <w:t xml:space="preserve"> sensitivity to land-use and climate change.</w:t>
      </w:r>
      <w:r w:rsidR="00EA2D8F">
        <w:t xml:space="preserve"> Chapter 4 focuses on ecological characteristics (</w:t>
      </w:r>
      <w:r w:rsidR="00EA2D8F" w:rsidRPr="00EA2D8F">
        <w:t>ecological traits and geographical range area),</w:t>
      </w:r>
      <w:r w:rsidR="002B14E7">
        <w:t xml:space="preserve"> and to m</w:t>
      </w:r>
      <w:r w:rsidR="00C60661">
        <w:t>y</w:t>
      </w:r>
      <w:r w:rsidR="002B14E7">
        <w:t xml:space="preserve"> knowledge </w:t>
      </w:r>
      <w:r w:rsidR="0056778C">
        <w:t>constitutes</w:t>
      </w:r>
      <w:r w:rsidR="002B14E7">
        <w:t xml:space="preserve"> the first work to</w:t>
      </w:r>
      <w:r w:rsidR="00C60661">
        <w:t xml:space="preserve"> </w:t>
      </w:r>
      <w:r w:rsidR="0056778C">
        <w:t>investigate</w:t>
      </w:r>
      <w:r w:rsidR="00C60661">
        <w:t xml:space="preserve"> </w:t>
      </w:r>
      <w:r w:rsidR="0056778C">
        <w:t>associations</w:t>
      </w:r>
      <w:r w:rsidR="00C60661">
        <w:t xml:space="preserve"> between species</w:t>
      </w:r>
      <w:r w:rsidR="00260332">
        <w:t>’</w:t>
      </w:r>
      <w:r w:rsidR="00C60661">
        <w:t xml:space="preserve"> ecological </w:t>
      </w:r>
      <w:r w:rsidR="0056778C">
        <w:t>characteristics</w:t>
      </w:r>
      <w:r w:rsidR="00C60661">
        <w:t xml:space="preserve"> </w:t>
      </w:r>
      <w:r w:rsidR="000C2404">
        <w:t>and</w:t>
      </w:r>
      <w:r w:rsidR="0056778C">
        <w:t xml:space="preserve"> </w:t>
      </w:r>
      <w:r w:rsidR="00C60661">
        <w:t xml:space="preserve">two </w:t>
      </w:r>
      <w:r w:rsidR="0056778C">
        <w:t>human pressures</w:t>
      </w:r>
      <w:r w:rsidR="00260332">
        <w:t>,</w:t>
      </w:r>
      <w:r w:rsidR="000C2404">
        <w:t xml:space="preserve"> at </w:t>
      </w:r>
      <w:r w:rsidR="00086BBE">
        <w:t>global</w:t>
      </w:r>
      <w:r w:rsidR="000C2404">
        <w:t xml:space="preserve"> scales and comparatively across vertebrate classes</w:t>
      </w:r>
      <w:r w:rsidR="002B14E7">
        <w:t>.</w:t>
      </w:r>
      <w:r w:rsidR="00EA2D8F" w:rsidRPr="00EA2D8F">
        <w:t xml:space="preserve"> Chapter 5 </w:t>
      </w:r>
      <w:r w:rsidR="002B14E7">
        <w:t>uses</w:t>
      </w:r>
      <w:r w:rsidR="002B14E7" w:rsidRPr="00EA2D8F">
        <w:t xml:space="preserve"> </w:t>
      </w:r>
      <w:r w:rsidR="00EA2D8F" w:rsidRPr="00EA2D8F">
        <w:t>physiological data</w:t>
      </w:r>
      <w:r w:rsidR="003149A2">
        <w:t xml:space="preserve"> </w:t>
      </w:r>
      <w:r w:rsidR="00FA0022">
        <w:t>and</w:t>
      </w:r>
      <w:r w:rsidR="003149A2">
        <w:t xml:space="preserve"> focus</w:t>
      </w:r>
      <w:r w:rsidR="00FA0022">
        <w:t>es</w:t>
      </w:r>
      <w:r w:rsidR="003149A2">
        <w:t xml:space="preserve"> on </w:t>
      </w:r>
      <w:r w:rsidR="00F50863">
        <w:t xml:space="preserve">species’ </w:t>
      </w:r>
      <w:r w:rsidR="003149A2">
        <w:t>energetic requirements</w:t>
      </w:r>
      <w:r w:rsidR="00EA2D8F" w:rsidRPr="00EA2D8F">
        <w:t>.</w:t>
      </w:r>
      <w:r w:rsidR="00565133">
        <w:t xml:space="preserve"> To my knowledge, </w:t>
      </w:r>
      <w:r w:rsidR="00EC6FC6">
        <w:t>there has yet not been a study investigating whether species’ energetic requirements influence species’ responses to land use and land-use intensity</w:t>
      </w:r>
      <w:r w:rsidR="00086BBE">
        <w:t xml:space="preserve"> in vertebrate species</w:t>
      </w:r>
      <w:r w:rsidR="00EC6FC6">
        <w:t>.</w:t>
      </w:r>
    </w:p>
    <w:p w14:paraId="007222D9" w14:textId="5BDBBF9F" w:rsidR="00C86A31" w:rsidRPr="00C86A31" w:rsidRDefault="00C86A31" w:rsidP="00C86A31">
      <w:pPr>
        <w:pStyle w:val="ListParagraph"/>
        <w:numPr>
          <w:ilvl w:val="0"/>
          <w:numId w:val="11"/>
        </w:numPr>
        <w:spacing w:line="276" w:lineRule="auto"/>
        <w:jc w:val="both"/>
        <w:rPr>
          <w:b/>
          <w:bCs/>
        </w:rPr>
      </w:pPr>
      <w:r w:rsidRPr="00C86A31">
        <w:rPr>
          <w:b/>
          <w:bCs/>
        </w:rPr>
        <w:t>Ecological characteristics (Chapter 4)</w:t>
      </w:r>
    </w:p>
    <w:p w14:paraId="0A521DA5" w14:textId="1632F9B9" w:rsidR="0011142F" w:rsidRDefault="00A73048" w:rsidP="0026719D">
      <w:pPr>
        <w:spacing w:line="276" w:lineRule="auto"/>
        <w:jc w:val="both"/>
      </w:pPr>
      <w:r>
        <w:t xml:space="preserve">In Chapter 4, </w:t>
      </w:r>
      <w:r w:rsidR="00FA31FB">
        <w:t xml:space="preserve">I </w:t>
      </w:r>
      <w:r w:rsidR="00EC4505">
        <w:t>complemented the</w:t>
      </w:r>
      <w:r w:rsidR="004A5CBB">
        <w:t xml:space="preserve"> trait</w:t>
      </w:r>
      <w:r w:rsidR="00EC4505">
        <w:t xml:space="preserve"> data </w:t>
      </w:r>
      <w:r w:rsidR="004A5CBB">
        <w:t>from Chapter</w:t>
      </w:r>
      <w:r w:rsidR="00EC4505">
        <w:t xml:space="preserve"> 2 with </w:t>
      </w:r>
      <w:r w:rsidR="004A5CBB">
        <w:t xml:space="preserve">species-level </w:t>
      </w:r>
      <w:r w:rsidR="00EC4505">
        <w:t xml:space="preserve">dietary </w:t>
      </w:r>
      <w:r w:rsidR="004A5CBB">
        <w:t>information and geographical range area</w:t>
      </w:r>
      <w:r w:rsidR="00EC4505">
        <w:t>. On the one hand, I combine</w:t>
      </w:r>
      <w:r w:rsidR="004A5CBB">
        <w:t>d these</w:t>
      </w:r>
      <w:r w:rsidR="00C55243">
        <w:t xml:space="preserve"> species-level</w:t>
      </w:r>
      <w:r w:rsidR="004A5CBB">
        <w:t xml:space="preserve"> data with the PREDICTS database, </w:t>
      </w:r>
      <w:r w:rsidR="008332AC">
        <w:t xml:space="preserve">and I investigated </w:t>
      </w:r>
      <w:r w:rsidR="00AB2FBB">
        <w:t>how species</w:t>
      </w:r>
      <w:r w:rsidR="00D51060">
        <w:t>'</w:t>
      </w:r>
      <w:r w:rsidR="00AB2FBB">
        <w:t xml:space="preserve"> ecological </w:t>
      </w:r>
      <w:r w:rsidR="00D51060">
        <w:t>characteristics</w:t>
      </w:r>
      <w:r w:rsidR="00AB2FBB">
        <w:t xml:space="preserve"> </w:t>
      </w:r>
      <w:r w:rsidR="00D51060">
        <w:t>influenced</w:t>
      </w:r>
      <w:r w:rsidR="00AB2FBB">
        <w:t xml:space="preserve"> their </w:t>
      </w:r>
      <w:commentRangeStart w:id="21"/>
      <w:r w:rsidR="00D51060">
        <w:t>re</w:t>
      </w:r>
      <w:r w:rsidR="0004532C">
        <w:t>s</w:t>
      </w:r>
      <w:r w:rsidR="00D51060">
        <w:t xml:space="preserve">ponses to </w:t>
      </w:r>
      <w:r w:rsidR="0077021E">
        <w:t>land use</w:t>
      </w:r>
      <w:r w:rsidR="00D51060">
        <w:t xml:space="preserve"> and</w:t>
      </w:r>
      <w:r w:rsidR="00D51060">
        <w:t xml:space="preserve"> </w:t>
      </w:r>
      <w:r w:rsidR="0077021E">
        <w:t>land-use intensity</w:t>
      </w:r>
      <w:commentRangeEnd w:id="21"/>
      <w:r w:rsidR="008A7F57">
        <w:rPr>
          <w:rStyle w:val="CommentReference"/>
        </w:rPr>
        <w:commentReference w:id="21"/>
      </w:r>
      <w:r w:rsidR="009847EC">
        <w:t xml:space="preserve">. On the other hand, after estimating climate-change sensitivity </w:t>
      </w:r>
      <w:r w:rsidR="00C55243">
        <w:t xml:space="preserve">from properties of species’ climatic niche space, </w:t>
      </w:r>
      <w:r w:rsidR="009313FE">
        <w:t xml:space="preserve">I investigated the associations </w:t>
      </w:r>
      <w:r>
        <w:t>between</w:t>
      </w:r>
      <w:r w:rsidR="00485613">
        <w:t xml:space="preserve"> species’ ecological characteristics a</w:t>
      </w:r>
      <w:r w:rsidR="009313FE">
        <w:t>nd climate-change sensitivity</w:t>
      </w:r>
      <w:r>
        <w:t>.</w:t>
      </w:r>
      <w:r w:rsidR="00C72DE6">
        <w:t xml:space="preserve"> </w:t>
      </w:r>
      <w:r w:rsidR="00A651A1">
        <w:t>F</w:t>
      </w:r>
      <w:r w:rsidR="00C72DE6">
        <w:t>irst,</w:t>
      </w:r>
      <w:r w:rsidR="00A651A1">
        <w:t xml:space="preserve"> I found</w:t>
      </w:r>
      <w:r w:rsidR="00931691">
        <w:t xml:space="preserve"> that </w:t>
      </w:r>
      <w:r w:rsidR="0027755E">
        <w:t>narrow</w:t>
      </w:r>
      <w:r w:rsidR="00344B69">
        <w:t>er ranges, smaller habitat breadth,</w:t>
      </w:r>
      <w:r w:rsidR="00931691">
        <w:t xml:space="preserve"> </w:t>
      </w:r>
      <w:r w:rsidR="008646C6">
        <w:t xml:space="preserve">and inability to exploit artificial habitats </w:t>
      </w:r>
      <w:r w:rsidR="00770786">
        <w:t>were</w:t>
      </w:r>
      <w:r w:rsidR="00931691">
        <w:t xml:space="preserve"> </w:t>
      </w:r>
      <w:r w:rsidR="00344B69">
        <w:t xml:space="preserve">consistently associated with </w:t>
      </w:r>
      <w:r w:rsidR="00E477FB">
        <w:t>more negative la</w:t>
      </w:r>
      <w:r w:rsidR="00344B69">
        <w:t>n</w:t>
      </w:r>
      <w:r w:rsidR="00E477FB">
        <w:t>d</w:t>
      </w:r>
      <w:r w:rsidR="00344B69">
        <w:t>-</w:t>
      </w:r>
      <w:r w:rsidR="00E477FB">
        <w:t>use</w:t>
      </w:r>
      <w:r w:rsidR="00344B69">
        <w:t xml:space="preserve"> responses</w:t>
      </w:r>
      <w:r w:rsidR="00E477FB">
        <w:t xml:space="preserve"> and </w:t>
      </w:r>
      <w:r w:rsidR="00344B69">
        <w:t xml:space="preserve">higher </w:t>
      </w:r>
      <w:r w:rsidR="00E477FB">
        <w:t>climate-change sensitiv</w:t>
      </w:r>
      <w:r w:rsidR="00344B69">
        <w:t>ity across vertebrate classes</w:t>
      </w:r>
      <w:r w:rsidR="00E477FB">
        <w:t xml:space="preserve">. </w:t>
      </w:r>
      <w:r w:rsidR="00DF4F72">
        <w:t>Second</w:t>
      </w:r>
      <w:r w:rsidR="00D34E26">
        <w:t xml:space="preserve">, </w:t>
      </w:r>
      <w:r w:rsidR="00A651A1">
        <w:t xml:space="preserve">the </w:t>
      </w:r>
      <w:r w:rsidR="00534DEF">
        <w:t>associations</w:t>
      </w:r>
      <w:r w:rsidR="00A651A1">
        <w:t xml:space="preserve"> of other traits was </w:t>
      </w:r>
      <w:r w:rsidR="00534DEF">
        <w:t xml:space="preserve">both class- and pressure-dependent. </w:t>
      </w:r>
      <w:r w:rsidR="00C86A31">
        <w:t>Overall</w:t>
      </w:r>
      <w:r w:rsidR="00E05B1B">
        <w:t xml:space="preserve">, </w:t>
      </w:r>
      <w:r w:rsidR="00F91818">
        <w:t>invertebrate eaters and fruit/nectar eaters tended to be negatively affected in disturbed land uses</w:t>
      </w:r>
      <w:r w:rsidR="00C6276A">
        <w:t xml:space="preserve"> in all classes</w:t>
      </w:r>
      <w:r w:rsidR="00B34639">
        <w:t xml:space="preserve">; </w:t>
      </w:r>
      <w:r w:rsidR="00C6276A">
        <w:t>in addition,</w:t>
      </w:r>
      <w:r w:rsidR="00F91818">
        <w:t xml:space="preserve"> invertebrate- and plant/seed-eating birds had higher climate-change sensitivity</w:t>
      </w:r>
      <w:r w:rsidR="00C6276A">
        <w:t>.</w:t>
      </w:r>
    </w:p>
    <w:p w14:paraId="574CF69B" w14:textId="2589FA25" w:rsidR="00C20B18" w:rsidRDefault="00FA0022" w:rsidP="0026719D">
      <w:pPr>
        <w:spacing w:line="276" w:lineRule="auto"/>
        <w:jc w:val="both"/>
        <w:rPr>
          <w:ins w:id="22" w:author="Etard, Adrienne" w:date="2022-05-25T18:09:00Z"/>
        </w:rPr>
      </w:pPr>
      <w:r>
        <w:t>Chapter 4 thus highlights that</w:t>
      </w:r>
      <w:r w:rsidR="00C86A31">
        <w:t xml:space="preserve"> </w:t>
      </w:r>
      <w:r w:rsidR="00AE30BD">
        <w:t xml:space="preserve">both </w:t>
      </w:r>
      <w:r w:rsidR="00123D44">
        <w:t xml:space="preserve">land-use and climate change are likely to favour </w:t>
      </w:r>
      <w:r w:rsidR="00932BE1">
        <w:t>similar species</w:t>
      </w:r>
      <w:r w:rsidR="00FE4CFE">
        <w:t>, notably wider-ranging species</w:t>
      </w:r>
      <w:r>
        <w:t>.</w:t>
      </w:r>
      <w:r w:rsidR="00123D44">
        <w:t xml:space="preserve"> </w:t>
      </w:r>
      <w:ins w:id="23" w:author="Etard, Adrienne" w:date="2022-05-25T18:09:00Z">
        <w:r w:rsidR="00C20B18">
          <w:t xml:space="preserve">My work is line with previous studies that have been more </w:t>
        </w:r>
        <w:proofErr w:type="spellStart"/>
        <w:r w:rsidR="00C20B18">
          <w:t>taxo</w:t>
        </w:r>
        <w:proofErr w:type="spellEnd"/>
        <w:r w:rsidR="00C20B18">
          <w:t>…</w:t>
        </w:r>
      </w:ins>
    </w:p>
    <w:p w14:paraId="1527C996" w14:textId="57CFBB30" w:rsidR="00C86A31" w:rsidRDefault="00FE4CFE" w:rsidP="0026719D">
      <w:pPr>
        <w:spacing w:line="276" w:lineRule="auto"/>
        <w:jc w:val="both"/>
      </w:pPr>
      <w:r>
        <w:t>Thus</w:t>
      </w:r>
      <w:r w:rsidR="00F72024">
        <w:t>, t</w:t>
      </w:r>
      <w:r w:rsidR="00511D07">
        <w:t>he species that are on average</w:t>
      </w:r>
      <w:r w:rsidR="00641FD8">
        <w:t xml:space="preserve"> </w:t>
      </w:r>
      <w:r w:rsidR="00B4174F">
        <w:t>less</w:t>
      </w:r>
      <w:r w:rsidR="00511D07">
        <w:t xml:space="preserve"> well known</w:t>
      </w:r>
      <w:r w:rsidR="00641FD8">
        <w:t xml:space="preserve"> </w:t>
      </w:r>
      <w:commentRangeStart w:id="24"/>
      <w:r w:rsidR="00641FD8">
        <w:t>for trait data (</w:t>
      </w:r>
      <w:r w:rsidR="00DE3A6B">
        <w:t>that is</w:t>
      </w:r>
      <w:r w:rsidR="004C1E6A">
        <w:t xml:space="preserve">, </w:t>
      </w:r>
      <w:r w:rsidR="00641FD8">
        <w:t>narrow-ranging species)</w:t>
      </w:r>
      <w:commentRangeEnd w:id="24"/>
      <w:r w:rsidR="00794AF8">
        <w:rPr>
          <w:rStyle w:val="CommentReference"/>
        </w:rPr>
        <w:commentReference w:id="24"/>
      </w:r>
      <w:r w:rsidR="00511D07">
        <w:t xml:space="preserve"> are those that are </w:t>
      </w:r>
      <w:r w:rsidR="00B4174F">
        <w:t>more</w:t>
      </w:r>
      <w:r w:rsidR="00511D07">
        <w:t xml:space="preserve"> likely to be more sensitive to human pressures.</w:t>
      </w:r>
      <w:r w:rsidR="00641FD8">
        <w:t xml:space="preserve"> </w:t>
      </w:r>
      <w:commentRangeStart w:id="25"/>
      <w:r w:rsidR="00040322">
        <w:t xml:space="preserve">Investigating the ecosystem processes sustained by these </w:t>
      </w:r>
      <w:r w:rsidR="004C1E6A">
        <w:t>geographically rarer</w:t>
      </w:r>
      <w:r w:rsidR="00040322">
        <w:t xml:space="preserve"> species a</w:t>
      </w:r>
      <w:r w:rsidR="00333DAE">
        <w:t>n</w:t>
      </w:r>
      <w:r w:rsidR="00040322">
        <w:t>d their contribution</w:t>
      </w:r>
      <w:r w:rsidR="004C1E6A">
        <w:t>s</w:t>
      </w:r>
      <w:r w:rsidR="00040322">
        <w:t xml:space="preserve"> to ecosystem functioning may be helpful </w:t>
      </w:r>
      <w:r w:rsidR="004C1E6A">
        <w:t>to the</w:t>
      </w:r>
      <w:r w:rsidR="00040322">
        <w:t xml:space="preserve"> </w:t>
      </w:r>
      <w:r w:rsidR="004C1E6A">
        <w:t>mitigation of</w:t>
      </w:r>
      <w:r w:rsidR="00040322">
        <w:t xml:space="preserve"> human impacts.</w:t>
      </w:r>
      <w:commentRangeEnd w:id="25"/>
      <w:r w:rsidR="009E1358">
        <w:rPr>
          <w:rStyle w:val="CommentReference"/>
        </w:rPr>
        <w:commentReference w:id="25"/>
      </w:r>
    </w:p>
    <w:p w14:paraId="17C1935C" w14:textId="516AA04D" w:rsidR="00F23BC6" w:rsidRDefault="00123D44" w:rsidP="00123D44">
      <w:pPr>
        <w:spacing w:line="276" w:lineRule="auto"/>
        <w:jc w:val="both"/>
      </w:pPr>
      <w:r>
        <w:t>I would</w:t>
      </w:r>
      <w:r w:rsidR="00AE30BD">
        <w:t xml:space="preserve"> </w:t>
      </w:r>
      <w:r>
        <w:t>like to underline some of the limitations</w:t>
      </w:r>
      <w:r w:rsidR="00AE30BD">
        <w:t xml:space="preserve"> of this work</w:t>
      </w:r>
      <w:r>
        <w:t>:</w:t>
      </w:r>
      <w:r w:rsidR="00AE30BD">
        <w:t xml:space="preserve"> first, as discussed in Chapter 4,</w:t>
      </w:r>
      <w:r>
        <w:t xml:space="preserve"> I </w:t>
      </w:r>
      <w:r w:rsidR="00AE30BD">
        <w:t>considered</w:t>
      </w:r>
      <w:r>
        <w:t xml:space="preserve"> land-use change and climate change </w:t>
      </w:r>
      <w:r w:rsidR="00AE30BD">
        <w:t xml:space="preserve">separately, thus not accounting for potentially </w:t>
      </w:r>
      <w:r w:rsidR="00AE30BD">
        <w:lastRenderedPageBreak/>
        <w:t>interactive effects between these pressures</w:t>
      </w:r>
      <w:r>
        <w:t>.</w:t>
      </w:r>
      <w:ins w:id="26" w:author="Etard, Adrienne" w:date="2022-05-25T14:05:00Z">
        <w:r w:rsidR="00306F6B">
          <w:t xml:space="preserve"> However, </w:t>
        </w:r>
        <w:r w:rsidR="00A23302">
          <w:t xml:space="preserve">interactive effects are likely to… </w:t>
        </w:r>
      </w:ins>
      <w:r>
        <w:t xml:space="preserve"> </w:t>
      </w:r>
      <w:r w:rsidR="00AE30BD">
        <w:t>Second, my findings</w:t>
      </w:r>
      <w:r>
        <w:t xml:space="preserve"> rely on the use of the PREDICTS database</w:t>
      </w:r>
      <w:r w:rsidR="00AE30BD">
        <w:t xml:space="preserve"> (in this Chapter and also in Chapters 3 and 5)</w:t>
      </w:r>
      <w:ins w:id="27" w:author="Etard, Adrienne" w:date="2022-05-25T14:06:00Z">
        <w:r w:rsidR="00A23302">
          <w:t xml:space="preserve"> and on the sue of geographical </w:t>
        </w:r>
        <w:proofErr w:type="spellStart"/>
        <w:r w:rsidR="00A23302">
          <w:t>disturbutions</w:t>
        </w:r>
      </w:ins>
      <w:proofErr w:type="spellEnd"/>
      <w:r w:rsidR="00AE30BD">
        <w:t xml:space="preserve">, </w:t>
      </w:r>
      <w:commentRangeStart w:id="28"/>
      <w:r w:rsidR="00AE30BD">
        <w:t xml:space="preserve">and </w:t>
      </w:r>
      <w:ins w:id="29" w:author="Etard, Adrienne" w:date="2022-05-25T14:06:00Z">
        <w:r w:rsidR="00A23302">
          <w:t xml:space="preserve">as such </w:t>
        </w:r>
      </w:ins>
      <w:r w:rsidR="00AE30BD">
        <w:t>I used a “space-for-time” approach for to infer the effects of land-use change from spatial data</w:t>
      </w:r>
      <w:commentRangeEnd w:id="28"/>
      <w:r w:rsidR="00CB3713">
        <w:rPr>
          <w:rStyle w:val="CommentReference"/>
        </w:rPr>
        <w:commentReference w:id="28"/>
      </w:r>
      <w:r>
        <w:t>.</w:t>
      </w:r>
      <w:r w:rsidR="00AE30BD">
        <w:t xml:space="preserve"> </w:t>
      </w:r>
      <w:commentRangeStart w:id="30"/>
      <w:r w:rsidR="00333DAE">
        <w:t xml:space="preserve">Thus, </w:t>
      </w:r>
      <w:r w:rsidR="00AE30BD">
        <w:t xml:space="preserve">I assumed that vertebrate assemblages </w:t>
      </w:r>
      <w:r w:rsidR="00A23302">
        <w:t xml:space="preserve">and species </w:t>
      </w:r>
      <w:r w:rsidR="00AE30BD">
        <w:t>were</w:t>
      </w:r>
      <w:r>
        <w:t xml:space="preserve"> at equilibrium, </w:t>
      </w:r>
      <w:r w:rsidR="00AE30BD">
        <w:t>and I did not consider</w:t>
      </w:r>
      <w:r w:rsidR="00F23BC6">
        <w:t xml:space="preserve"> potential recovery effects or other </w:t>
      </w:r>
      <w:r w:rsidR="00B4174F">
        <w:t>temporal dynamics</w:t>
      </w:r>
      <w:r w:rsidR="00A30A2C">
        <w:t>.</w:t>
      </w:r>
      <w:commentRangeEnd w:id="30"/>
      <w:r w:rsidR="00A25EC7">
        <w:rPr>
          <w:rStyle w:val="CommentReference"/>
        </w:rPr>
        <w:commentReference w:id="30"/>
      </w:r>
      <w:r w:rsidR="00333DAE">
        <w:t xml:space="preserve"> Using long-term species records and population data may provide</w:t>
      </w:r>
      <w:r w:rsidR="00F23BC6">
        <w:t xml:space="preserve"> </w:t>
      </w:r>
      <w:r w:rsidR="00333DAE">
        <w:t xml:space="preserve">insights into the long-term effects </w:t>
      </w:r>
      <w:commentRangeStart w:id="31"/>
      <w:r w:rsidR="00333DAE">
        <w:t xml:space="preserve">of land-use </w:t>
      </w:r>
      <w:r w:rsidR="00306F6B">
        <w:t>a</w:t>
      </w:r>
      <w:r w:rsidR="00A23302">
        <w:t>n</w:t>
      </w:r>
      <w:r w:rsidR="00306F6B">
        <w:t xml:space="preserve">d climate </w:t>
      </w:r>
      <w:r w:rsidR="00333DAE">
        <w:t>change</w:t>
      </w:r>
      <w:commentRangeEnd w:id="31"/>
      <w:r w:rsidR="003C13A1">
        <w:rPr>
          <w:rStyle w:val="CommentReference"/>
        </w:rPr>
        <w:commentReference w:id="31"/>
      </w:r>
      <w:r w:rsidR="00333DAE">
        <w:t xml:space="preserve"> on vertebrate species. </w:t>
      </w:r>
      <w:r w:rsidR="00F23BC6">
        <w:t xml:space="preserve">Similarly, </w:t>
      </w:r>
      <w:r w:rsidR="00641FD8">
        <w:t xml:space="preserve">I assumed that </w:t>
      </w:r>
      <w:r w:rsidR="00B4174F">
        <w:t xml:space="preserve">current </w:t>
      </w:r>
      <w:r w:rsidR="00641FD8">
        <w:t xml:space="preserve">species </w:t>
      </w:r>
      <w:r w:rsidR="00B4174F">
        <w:t>distributions</w:t>
      </w:r>
      <w:r w:rsidR="00641FD8">
        <w:t xml:space="preserve"> – which I used </w:t>
      </w:r>
      <w:r w:rsidR="00B4174F">
        <w:t xml:space="preserve"> to estimate </w:t>
      </w:r>
      <w:r w:rsidR="00641FD8">
        <w:t>species climate</w:t>
      </w:r>
      <w:r w:rsidR="00B4174F">
        <w:t>-change sensitivity</w:t>
      </w:r>
      <w:r w:rsidR="00641FD8">
        <w:t xml:space="preserve"> – </w:t>
      </w:r>
      <w:r w:rsidR="00B4174F">
        <w:t>were at equilibrium. However, this might not be the case</w:t>
      </w:r>
      <w:r w:rsidR="00333DAE">
        <w:t xml:space="preserve">, </w:t>
      </w:r>
      <w:commentRangeStart w:id="32"/>
      <w:r w:rsidR="00333DAE">
        <w:t>and c</w:t>
      </w:r>
      <w:r w:rsidR="00641FD8">
        <w:t xml:space="preserve">limate-change sensitivity may </w:t>
      </w:r>
      <w:r w:rsidR="00333DAE">
        <w:t xml:space="preserve">even </w:t>
      </w:r>
      <w:r w:rsidR="00641FD8">
        <w:t>be overestimated for some species that have been subjected to range contractions in the last millenniums</w:t>
      </w:r>
      <w:commentRangeEnd w:id="32"/>
      <w:r w:rsidR="00AD1704">
        <w:rPr>
          <w:rStyle w:val="CommentReference"/>
        </w:rPr>
        <w:commentReference w:id="32"/>
      </w:r>
      <w:r w:rsidR="00641FD8">
        <w:t xml:space="preserve"> </w:t>
      </w:r>
      <w:ins w:id="33" w:author="Etard, Adrienne" w:date="2022-05-25T18:14:00Z">
        <w:r w:rsidR="00933565">
          <w:fldChar w:fldCharType="begin" w:fldLock="1"/>
        </w:r>
      </w:ins>
      <w:r w:rsidR="00B50D3D">
        <w:instrText>ADDIN CSL_CITATION {"citationItems":[{"id":"ITEM-1","itemData":{"DOI":"10.1111/gcb.16145","ISSN":"1354-1013","abstract":"Humans have reshaped the distribution of biodiversity across the globe, extirpating species from regions otherwise suitable and restricting populations to a subset of their original ranges. Here, we ask if anthropogenic range contractions since the Late Pleistocene led to an under-representation of the realized niches for megafauna, an emblematic group of taxa often targeted for restoration actions. Using reconstructions of past geographic distributions (i.e., natural ranges) for 146 extant terrestrial large-bodied (&gt;44 kg) mammals, we estimate their climatic niches as if they had retained their original distributions and evaluate their observed niche dynamics. We found that range contractions led to a sizeable under-representation of the realized niches of several species (i.e., niche unfilling). For 29 species, more than 10% of the environmental space once seen in their natural ranges has been lost due to anthropogenic activity, with at least 12 species undergoing reductions of more than 50% of their realized niches. Eighteen species may now be confined to low-suitability locations, where fitness and abundance are likely diminished; we consider these taxa 'climatic refugees'. For those species, conservation strategies supported by current ranges risk being misguided if current, suboptimal habitats are considered baseline for future restoration actions. Because most climate-based biodiversity forecasts rely exclusively on current occurrence records, we went on to test the effect of neglecting historical information on estimates of species’ potential distribution – as a proxy of sensitivity to climate change. We found that niche unfilling driven by past range contraction leads to an overestimation of sensitivity to future climatic change, resulting in 50% higher rates of global extinction, and underestimating the potential for megafauna conservation and restoration under future climate change. In conclusion, range contractions since the Late Pleistocene have also left imprints on megafauna realized climatic niches. Therefore, niche truncation driven by defaunation can directly affect climate and habitat-based conservation strategies.","author":[{"dropping-particle":"","family":"Sales","given":"Lilian P.","non-dropping-particle":"","parse-names":false,"suffix":""},{"dropping-particle":"","family":"Galetti","given":"Mauro","non-dropping-particle":"","parse-names":false,"suffix":""},{"dropping-particle":"","family":"Carnaval","given":"Ana","non-dropping-particle":"","parse-names":false,"suffix":""},{"dropping-particle":"","family":"Monsarrat","given":"Sophie","non-dropping-particle":"","parse-names":false,"suffix":""},{"dropping-particle":"","family":"Svenning","given":"Jens‐Christian","non-dropping-particle":"","parse-names":false,"suffix":""},{"dropping-particle":"","family":"Pires","given":"Mathias M.","non-dropping-particle":"","parse-names":false,"suffix":""}],"container-title":"Global Change Biology","id":"ITEM-1","issue":"December 2021","issued":{"date-parts":[["2022"]]},"page":"3683-3693","title":"The effect of past defaunation on ranges, niches, and future biodiversity forecasts","type":"article-journal"},"uris":["http://www.mendeley.com/documents/?uuid=8fccd730-6d10-491e-915e-02fb883b22f5"]}],"mendeley":{"formattedCitation":"(Sales &lt;i&gt;et al.&lt;/i&gt; 2022)","plainTextFormattedCitation":"(Sales et al. 2022)","previouslyFormattedCitation":"(Sales &lt;i&gt;et al.&lt;/i&gt; 2022)"},"properties":{"noteIndex":0},"schema":"https://github.com/citation-style-language/schema/raw/master/csl-citation.json"}</w:instrText>
      </w:r>
      <w:r w:rsidR="00933565">
        <w:fldChar w:fldCharType="separate"/>
      </w:r>
      <w:r w:rsidR="00933565" w:rsidRPr="00933565">
        <w:rPr>
          <w:noProof/>
        </w:rPr>
        <w:t xml:space="preserve">(Sales </w:t>
      </w:r>
      <w:r w:rsidR="00933565" w:rsidRPr="00933565">
        <w:rPr>
          <w:i/>
          <w:noProof/>
        </w:rPr>
        <w:t>et al.</w:t>
      </w:r>
      <w:r w:rsidR="00933565" w:rsidRPr="00933565">
        <w:rPr>
          <w:noProof/>
        </w:rPr>
        <w:t xml:space="preserve"> 2022)</w:t>
      </w:r>
      <w:ins w:id="34" w:author="Etard, Adrienne" w:date="2022-05-25T18:14:00Z">
        <w:r w:rsidR="00933565">
          <w:fldChar w:fldCharType="end"/>
        </w:r>
      </w:ins>
      <w:r w:rsidR="00641FD8">
        <w:t>.</w:t>
      </w:r>
    </w:p>
    <w:p w14:paraId="067B5851" w14:textId="38673034" w:rsidR="00666A56" w:rsidRDefault="00A30A2C" w:rsidP="000D2972">
      <w:pPr>
        <w:spacing w:line="276" w:lineRule="auto"/>
        <w:jc w:val="both"/>
      </w:pPr>
      <w:r>
        <w:t xml:space="preserve">Finally, </w:t>
      </w:r>
      <w:r w:rsidR="004C1E6A">
        <w:t xml:space="preserve">in Chapter 4, </w:t>
      </w:r>
      <w:r>
        <w:t xml:space="preserve">I </w:t>
      </w:r>
      <w:r w:rsidR="00F23BC6">
        <w:t>conducted</w:t>
      </w:r>
      <w:r>
        <w:t xml:space="preserve"> a </w:t>
      </w:r>
      <w:r w:rsidR="00F23BC6">
        <w:t>correlative</w:t>
      </w:r>
      <w:r>
        <w:t xml:space="preserve"> assessment</w:t>
      </w:r>
      <w:r w:rsidR="004C1E6A">
        <w:t xml:space="preserve"> of the associations between </w:t>
      </w:r>
      <w:r w:rsidR="00666A56">
        <w:t>species ecological characteristics</w:t>
      </w:r>
      <w:r w:rsidR="004C1E6A">
        <w:t xml:space="preserve"> and species’ responses to land use and species’ climate-change sensitivity. </w:t>
      </w:r>
      <w:r w:rsidR="00666A56">
        <w:t>I found a number of significant associations, but traits</w:t>
      </w:r>
      <w:r>
        <w:t xml:space="preserve"> h</w:t>
      </w:r>
      <w:r w:rsidR="004C1E6A">
        <w:t>a</w:t>
      </w:r>
      <w:r>
        <w:t xml:space="preserve">d overall low </w:t>
      </w:r>
      <w:r w:rsidR="00F23BC6">
        <w:t>explanatory</w:t>
      </w:r>
      <w:r>
        <w:t xml:space="preserve"> power in the models</w:t>
      </w:r>
      <w:r w:rsidR="004C1E6A">
        <w:t>. My results</w:t>
      </w:r>
      <w:r w:rsidR="00432A85">
        <w:t>, however</w:t>
      </w:r>
      <w:r w:rsidR="00933565">
        <w:t>,</w:t>
      </w:r>
      <w:r w:rsidR="004C1E6A">
        <w:t xml:space="preserve"> </w:t>
      </w:r>
      <w:commentRangeStart w:id="35"/>
      <w:del w:id="36" w:author="Etard, Adrienne" w:date="2022-05-25T18:13:00Z">
        <w:r w:rsidR="004C1E6A" w:rsidDel="00432A85">
          <w:delText>do not hold any predictive power</w:delText>
        </w:r>
        <w:commentRangeEnd w:id="35"/>
        <w:r w:rsidR="00DF6E74" w:rsidDel="00432A85">
          <w:rPr>
            <w:rStyle w:val="CommentReference"/>
          </w:rPr>
          <w:commentReference w:id="35"/>
        </w:r>
        <w:r w:rsidR="004C1E6A" w:rsidDel="00432A85">
          <w:delText xml:space="preserve"> and </w:delText>
        </w:r>
      </w:del>
      <w:r w:rsidR="004C1E6A">
        <w:t xml:space="preserve">do not allow for mechanistic </w:t>
      </w:r>
      <w:r w:rsidR="00666A56">
        <w:t xml:space="preserve">interpretations of how </w:t>
      </w:r>
      <w:r w:rsidR="002B56BE">
        <w:t>traits</w:t>
      </w:r>
      <w:r w:rsidR="00666A56">
        <w:t xml:space="preserve"> influence species’ responses to land-use and climate change</w:t>
      </w:r>
      <w:r w:rsidR="004C1E6A">
        <w:t>.</w:t>
      </w:r>
      <w:r w:rsidR="00666A56">
        <w:t xml:space="preserve"> </w:t>
      </w:r>
      <w:commentRangeStart w:id="37"/>
      <w:r w:rsidR="00666A56">
        <w:t>Using long-term population data</w:t>
      </w:r>
      <w:r w:rsidR="00B45600">
        <w:t>,</w:t>
      </w:r>
      <w:r w:rsidR="0041216B">
        <w:t xml:space="preserve"> as well as</w:t>
      </w:r>
      <w:r w:rsidR="00B45600">
        <w:t xml:space="preserve"> </w:t>
      </w:r>
      <w:r w:rsidR="00B45600" w:rsidRPr="00B45600">
        <w:rPr>
          <w:i/>
          <w:iCs/>
        </w:rPr>
        <w:t>in silico</w:t>
      </w:r>
      <w:r w:rsidR="00B45600">
        <w:t xml:space="preserve"> and field experiments </w:t>
      </w:r>
      <w:r w:rsidR="00666A56">
        <w:t>may help</w:t>
      </w:r>
      <w:r w:rsidR="000D2972" w:rsidRPr="000D2972">
        <w:t xml:space="preserve"> </w:t>
      </w:r>
      <w:r w:rsidR="008E3952">
        <w:t>uncover some of the</w:t>
      </w:r>
      <w:r w:rsidR="002B56BE">
        <w:t>se</w:t>
      </w:r>
      <w:r w:rsidR="008E3952">
        <w:t xml:space="preserve"> mechanisms</w:t>
      </w:r>
      <w:commentRangeEnd w:id="37"/>
      <w:r w:rsidR="00A11088">
        <w:rPr>
          <w:rStyle w:val="CommentReference"/>
        </w:rPr>
        <w:commentReference w:id="37"/>
      </w:r>
      <w:ins w:id="38" w:author="Etard, Adrienne" w:date="2022-05-25T18:21:00Z">
        <w:r w:rsidR="0041216B">
          <w:t xml:space="preserve"> (refs)</w:t>
        </w:r>
      </w:ins>
      <w:r w:rsidR="008E3952">
        <w:t>.</w:t>
      </w:r>
    </w:p>
    <w:p w14:paraId="34F50926" w14:textId="06DE801D" w:rsidR="00C86A31" w:rsidRPr="00C86A31" w:rsidRDefault="00C86A31" w:rsidP="00C86A31">
      <w:pPr>
        <w:pStyle w:val="ListParagraph"/>
        <w:numPr>
          <w:ilvl w:val="0"/>
          <w:numId w:val="11"/>
        </w:numPr>
        <w:spacing w:line="276" w:lineRule="auto"/>
        <w:jc w:val="both"/>
        <w:rPr>
          <w:b/>
          <w:bCs/>
        </w:rPr>
      </w:pPr>
      <w:r w:rsidRPr="00C86A31">
        <w:rPr>
          <w:b/>
          <w:bCs/>
        </w:rPr>
        <w:t>Mass-independent energetic requirements (Chapter 5)</w:t>
      </w:r>
    </w:p>
    <w:p w14:paraId="0433E188" w14:textId="1C2FE4D6" w:rsidR="00C34D00" w:rsidRDefault="004C5866" w:rsidP="0026719D">
      <w:pPr>
        <w:spacing w:line="276" w:lineRule="auto"/>
        <w:jc w:val="both"/>
      </w:pPr>
      <w:r>
        <w:t>Chapter 5</w:t>
      </w:r>
      <w:r w:rsidR="005C75B8">
        <w:t xml:space="preserve"> highlights the effects of</w:t>
      </w:r>
      <w:r w:rsidR="00CF23AD">
        <w:t xml:space="preserve"> the interactions between</w:t>
      </w:r>
      <w:r w:rsidR="005C75B8">
        <w:t xml:space="preserve"> </w:t>
      </w:r>
      <w:r w:rsidR="000F3ADB">
        <w:t>species’ energetic requirements</w:t>
      </w:r>
      <w:r w:rsidR="005C75B8">
        <w:t xml:space="preserve"> </w:t>
      </w:r>
      <w:r w:rsidR="00CF23AD">
        <w:t xml:space="preserve">and trophic group </w:t>
      </w:r>
      <w:r w:rsidR="00D475BA">
        <w:t>on</w:t>
      </w:r>
      <w:r w:rsidR="005C75B8">
        <w:t xml:space="preserve"> responses to land use and land-use intensity (</w:t>
      </w:r>
      <w:r w:rsidR="000F3ADB">
        <w:t>after co</w:t>
      </w:r>
      <w:r w:rsidR="00126D70">
        <w:t>n</w:t>
      </w:r>
      <w:r w:rsidR="000F3ADB">
        <w:t>trolling</w:t>
      </w:r>
      <w:r w:rsidR="005C75B8">
        <w:t xml:space="preserve"> metabolic rates</w:t>
      </w:r>
      <w:r w:rsidR="000F3ADB">
        <w:t xml:space="preserve"> for the effects of body mass and taxonomy</w:t>
      </w:r>
      <w:r w:rsidR="005C75B8">
        <w:t>,</w:t>
      </w:r>
      <w:r w:rsidR="000F3ADB">
        <w:t xml:space="preserve"> which explain a large </w:t>
      </w:r>
      <w:r w:rsidR="00126D70">
        <w:t>proportion of the interspecific variation in metabolic rates</w:t>
      </w:r>
      <w:r w:rsidR="005C75B8">
        <w:t>)</w:t>
      </w:r>
      <w:r w:rsidR="00A83486">
        <w:t>.</w:t>
      </w:r>
      <w:r w:rsidR="00110B45">
        <w:t xml:space="preserve"> </w:t>
      </w:r>
      <w:r w:rsidR="008A7B6B">
        <w:t xml:space="preserve">The key finding from this </w:t>
      </w:r>
      <w:r w:rsidR="00E53ADB">
        <w:t>analysis</w:t>
      </w:r>
      <w:r w:rsidR="008A7B6B">
        <w:t xml:space="preserve"> contradicted my initial prediction: </w:t>
      </w:r>
      <w:r w:rsidR="00CF23AD">
        <w:t xml:space="preserve">in all trophic groups, </w:t>
      </w:r>
      <w:r w:rsidR="008A7B6B">
        <w:t>species with larger energetic expenditure (</w:t>
      </w:r>
      <w:r w:rsidR="00AD451C">
        <w:t>relative to</w:t>
      </w:r>
      <w:r w:rsidR="008A7B6B">
        <w:t xml:space="preserve"> body mass and </w:t>
      </w:r>
      <w:r w:rsidR="00E03311">
        <w:t>taxonomy</w:t>
      </w:r>
      <w:r w:rsidR="008A7B6B">
        <w:t xml:space="preserve">) </w:t>
      </w:r>
      <w:r w:rsidR="00E03311">
        <w:t xml:space="preserve"> tended to do better in some of the most </w:t>
      </w:r>
      <w:r w:rsidR="00941880">
        <w:t xml:space="preserve">disturbed land-use types, </w:t>
      </w:r>
      <w:r w:rsidR="00C61330">
        <w:t>compared to</w:t>
      </w:r>
      <w:r w:rsidR="00941880">
        <w:t xml:space="preserve"> species with lower energetic expenditure.</w:t>
      </w:r>
      <w:r w:rsidR="00B4174F">
        <w:t xml:space="preserve"> Thus, </w:t>
      </w:r>
      <w:r w:rsidR="0001188C">
        <w:t>my</w:t>
      </w:r>
      <w:r w:rsidR="0001188C">
        <w:t xml:space="preserve"> </w:t>
      </w:r>
      <w:r w:rsidR="009E200A">
        <w:t>work</w:t>
      </w:r>
      <w:r w:rsidR="00B4174F">
        <w:t xml:space="preserve"> highlights that </w:t>
      </w:r>
      <w:r w:rsidR="000D2972">
        <w:t>l</w:t>
      </w:r>
      <w:r w:rsidR="00B4174F">
        <w:t>and-</w:t>
      </w:r>
      <w:r w:rsidR="000D2972">
        <w:t>us</w:t>
      </w:r>
      <w:r w:rsidR="00B4174F">
        <w:t xml:space="preserve">e change may favour species that </w:t>
      </w:r>
      <w:r w:rsidR="00992296">
        <w:t>have higher rates of mass-independent energy consumption</w:t>
      </w:r>
      <w:r w:rsidR="00B4174F">
        <w:t xml:space="preserve">, </w:t>
      </w:r>
      <w:commentRangeStart w:id="39"/>
      <w:r w:rsidR="00B4174F">
        <w:t xml:space="preserve">which </w:t>
      </w:r>
      <w:r w:rsidR="00FE4CFE">
        <w:t xml:space="preserve">could </w:t>
      </w:r>
      <w:r w:rsidR="00B4174F">
        <w:t>be linked with interspecific differences in behaviour, as discussed in Chapter 5</w:t>
      </w:r>
      <w:commentRangeEnd w:id="39"/>
      <w:r w:rsidR="00922614">
        <w:rPr>
          <w:rStyle w:val="CommentReference"/>
        </w:rPr>
        <w:commentReference w:id="39"/>
      </w:r>
      <w:r w:rsidR="00D66BA9">
        <w:t xml:space="preserve"> in more details: species with larger energetic expenditure could display a set </w:t>
      </w:r>
      <w:r w:rsidR="00175DD2">
        <w:t xml:space="preserve">of </w:t>
      </w:r>
      <w:r w:rsidR="00E777C1">
        <w:t>characteristics</w:t>
      </w:r>
      <w:r w:rsidR="00D66BA9">
        <w:t xml:space="preserve"> that render them better able to cope with anthropogenic disturbances, su</w:t>
      </w:r>
      <w:r w:rsidR="00E777C1">
        <w:t xml:space="preserve">ch </w:t>
      </w:r>
      <w:r w:rsidR="00175DD2">
        <w:t>as higher activity levels</w:t>
      </w:r>
      <w:r w:rsidR="00DB2A51">
        <w:t xml:space="preserve"> </w:t>
      </w:r>
      <w:r w:rsidR="00DB2A51">
        <w:fldChar w:fldCharType="begin" w:fldLock="1"/>
      </w:r>
      <w:r w:rsidR="00DB2A51">
        <w:instrText>ADDIN CSL_CITATION {"citationItems":[{"id":"ITEM-1","itemData":{"DOI":"10.1016/j.tree.2010.08.003","ISSN":"01695347","PMID":"20832898","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 © 2010 Elsevier Ltd.","author":[{"dropping-particle":"","family":"Biro","given":"Peter A.","non-dropping-particle":"","parse-names":false,"suffix":""},{"dropping-particle":"","family":"Stamps","given":"Judy A.","non-dropping-particle":"","parse-names":false,"suffix":""}],"container-title":"Trends in Ecology and Evolution","id":"ITEM-1","issue":"11","issued":{"date-parts":[["2010"]]},"page":"653-659","publisher":"Elsevier Ltd","title":"Do consistent individual differences in metabolic rate promote consistent individual differences in behavior?","type":"article-journal","volume":"25"},"uris":["http://www.mendeley.com/documents/?uuid=81410e05-b545-4801-ba34-4ddb5a52152e"]}],"mendeley":{"formattedCitation":"(Biro &amp; Stamps 2010)","plainTextFormattedCitation":"(Biro &amp; Stamps 2010)"},"properties":{"noteIndex":0},"schema":"https://github.com/citation-style-language/schema/raw/master/csl-citation.json"}</w:instrText>
      </w:r>
      <w:r w:rsidR="00DB2A51">
        <w:fldChar w:fldCharType="separate"/>
      </w:r>
      <w:r w:rsidR="00DB2A51" w:rsidRPr="00DB2A51">
        <w:rPr>
          <w:noProof/>
        </w:rPr>
        <w:t>(Biro &amp; Stamps 2010)</w:t>
      </w:r>
      <w:r w:rsidR="00DB2A51">
        <w:fldChar w:fldCharType="end"/>
      </w:r>
      <w:r w:rsidR="002C3800">
        <w:t>.</w:t>
      </w:r>
      <w:r w:rsidR="00175DD2">
        <w:t xml:space="preserve"> </w:t>
      </w:r>
      <w:r w:rsidR="002C3800">
        <w:t>S</w:t>
      </w:r>
      <w:r w:rsidR="00175DD2">
        <w:t>uch</w:t>
      </w:r>
      <w:r w:rsidR="00E777C1">
        <w:t xml:space="preserve"> species may also have </w:t>
      </w:r>
      <w:r w:rsidR="004031A3">
        <w:t xml:space="preserve">a </w:t>
      </w:r>
      <w:r w:rsidR="00235DB1">
        <w:t>larger brain</w:t>
      </w:r>
      <w:r w:rsidR="004031A3">
        <w:t xml:space="preserve"> (</w:t>
      </w:r>
      <w:r w:rsidR="00175DD2">
        <w:t xml:space="preserve">a metabolically </w:t>
      </w:r>
      <w:r w:rsidR="00235DB1">
        <w:t>more consuming organ</w:t>
      </w:r>
      <w:r w:rsidR="004031A3">
        <w:t xml:space="preserve"> per unit mass</w:t>
      </w:r>
      <w:r w:rsidR="002745FA">
        <w:t xml:space="preserve">; </w:t>
      </w:r>
      <w:r w:rsidR="002745FA">
        <w:fldChar w:fldCharType="begin" w:fldLock="1"/>
      </w:r>
      <w:r w:rsidR="00DB2A51">
        <w:instrText>ADDIN CSL_CITATION {"citationItems":[{"id":"ITEM-1","itemData":{"DOI":"10.1098/rsbl.2006.0538","ISSN":"1744957X","PMID":"17148287","abstract":"In the ongoing discussion about brain evolution in vertebrates, the main interest has shifted from theories focusing on energy balance to theories proposing social or ecological benefits of enhanced intellect. With the availability of a wealth of new data on basal metabolic rate (BMR) and brain size and with the aid of reliable techniques of comparative analysis, we are able to show that in fact energetics is an issue in the maintenance of a relatively large brain, and that brain size is positively correlated with the BMR in mammals, controlling for body size effects. We conclude that attempts to explain brain size variation in different taxa must consider the ability to sustain the energy costs alongside cognitive benefits. © 2006 The Royal Society.","author":[{"dropping-particle":"","family":"Isler","given":"Karin","non-dropping-particle":"","parse-names":false,"suffix":""},{"dropping-particle":"","family":"Schaik","given":"Carel P.","non-dropping-particle":"Van","parse-names":false,"suffix":""}],"container-title":"Biology Letters","id":"ITEM-1","issue":"4","issued":{"date-parts":[["2006"]]},"page":"557-560","title":"Metabolic costs of brain size evolution","type":"article-journal","volume":"2"},"uris":["http://www.mendeley.com/documents/?uuid=0d000110-3c7f-4051-bca9-337f8cbf3a99"]}],"mendeley":{"formattedCitation":"(Isler &amp; Van Schaik 2006)","manualFormatting":"Isler &amp; Van Schaik (2006)","plainTextFormattedCitation":"(Isler &amp; Van Schaik 2006)","previouslyFormattedCitation":"(Isler &amp; Van Schaik 2006)"},"properties":{"noteIndex":0},"schema":"https://github.com/citation-style-language/schema/raw/master/csl-citation.json"}</w:instrText>
      </w:r>
      <w:r w:rsidR="002745FA">
        <w:fldChar w:fldCharType="separate"/>
      </w:r>
      <w:r w:rsidR="002745FA" w:rsidRPr="002745FA">
        <w:rPr>
          <w:noProof/>
        </w:rPr>
        <w:t xml:space="preserve">Isler &amp; Van Schaik </w:t>
      </w:r>
      <w:r w:rsidR="002745FA">
        <w:rPr>
          <w:noProof/>
        </w:rPr>
        <w:t>(</w:t>
      </w:r>
      <w:r w:rsidR="002745FA" w:rsidRPr="002745FA">
        <w:rPr>
          <w:noProof/>
        </w:rPr>
        <w:t>2006)</w:t>
      </w:r>
      <w:r w:rsidR="002745FA">
        <w:fldChar w:fldCharType="end"/>
      </w:r>
      <w:r w:rsidR="004031A3">
        <w:t>)</w:t>
      </w:r>
      <w:r w:rsidR="00175DD2">
        <w:t xml:space="preserve">, which </w:t>
      </w:r>
      <w:r w:rsidR="0001188C">
        <w:t>could</w:t>
      </w:r>
      <w:r w:rsidR="0001188C">
        <w:t xml:space="preserve"> </w:t>
      </w:r>
      <w:r w:rsidR="00B50D3D">
        <w:t xml:space="preserve">play a significant role </w:t>
      </w:r>
      <w:r w:rsidR="0001188C">
        <w:t>on</w:t>
      </w:r>
      <w:r w:rsidR="0001188C">
        <w:t xml:space="preserve"> </w:t>
      </w:r>
      <w:r w:rsidR="00392342">
        <w:t>species’</w:t>
      </w:r>
      <w:r w:rsidR="0001188C">
        <w:t xml:space="preserve"> ability to</w:t>
      </w:r>
      <w:r w:rsidR="00392342">
        <w:t xml:space="preserve"> persist in disturbed areas</w:t>
      </w:r>
      <w:r w:rsidR="00B50D3D">
        <w:t xml:space="preserve"> </w:t>
      </w:r>
      <w:r w:rsidR="00B50D3D">
        <w:fldChar w:fldCharType="begin" w:fldLock="1"/>
      </w:r>
      <w:r w:rsidR="002745FA">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B50D3D">
        <w:fldChar w:fldCharType="separate"/>
      </w:r>
      <w:r w:rsidR="00B50D3D" w:rsidRPr="00B50D3D">
        <w:rPr>
          <w:noProof/>
        </w:rPr>
        <w:t xml:space="preserve">(Sayol </w:t>
      </w:r>
      <w:r w:rsidR="00B50D3D" w:rsidRPr="00B50D3D">
        <w:rPr>
          <w:i/>
          <w:noProof/>
        </w:rPr>
        <w:t>et al.</w:t>
      </w:r>
      <w:r w:rsidR="00B50D3D" w:rsidRPr="00B50D3D">
        <w:rPr>
          <w:noProof/>
        </w:rPr>
        <w:t xml:space="preserve"> 2020)</w:t>
      </w:r>
      <w:r w:rsidR="00B50D3D">
        <w:fldChar w:fldCharType="end"/>
      </w:r>
      <w:r w:rsidR="00235DB1">
        <w:t>.</w:t>
      </w:r>
    </w:p>
    <w:p w14:paraId="5CB756A4" w14:textId="6364DB57" w:rsidR="009E200A" w:rsidRDefault="000D2972" w:rsidP="009E200A">
      <w:pPr>
        <w:spacing w:line="276" w:lineRule="auto"/>
        <w:jc w:val="both"/>
      </w:pPr>
      <w:r>
        <w:t xml:space="preserve">Finally, </w:t>
      </w:r>
      <w:r w:rsidR="00FE4CFE">
        <w:t>I</w:t>
      </w:r>
      <w:r>
        <w:t xml:space="preserve"> would like to emphasize that my work</w:t>
      </w:r>
      <w:r w:rsidR="009E200A">
        <w:t xml:space="preserve"> gives important indications of how human pressures may affect ecosystem functioning</w:t>
      </w:r>
      <w:r>
        <w:t>.</w:t>
      </w:r>
      <w:r w:rsidR="00992296">
        <w:t xml:space="preserve"> </w:t>
      </w:r>
      <w:commentRangeStart w:id="40"/>
      <w:r w:rsidR="00992296">
        <w:t xml:space="preserve">For example, the higher sensitivity of invertebrate eaters to both land-use </w:t>
      </w:r>
      <w:r w:rsidR="00E77A20">
        <w:t>and climate</w:t>
      </w:r>
      <w:r w:rsidR="00EB0161">
        <w:t xml:space="preserve"> </w:t>
      </w:r>
      <w:r w:rsidR="00992296">
        <w:t>change may indicate that the processes that such species underpin, such as pest control, might be put at risk</w:t>
      </w:r>
      <w:ins w:id="41" w:author="Etard, Adrienne" w:date="2022-05-25T18:11:00Z">
        <w:r w:rsidR="00235DB1">
          <w:t xml:space="preserve"> (refs)</w:t>
        </w:r>
      </w:ins>
      <w:r w:rsidR="00992296">
        <w:t xml:space="preserve">. </w:t>
      </w:r>
      <w:r>
        <w:t>However,</w:t>
      </w:r>
      <w:r w:rsidR="00E77A20">
        <w:t xml:space="preserve"> we lack large-scale quantifications and empirical measurements of ecosystem processes sustained by vertebrates. L</w:t>
      </w:r>
      <w:r>
        <w:t>inking</w:t>
      </w:r>
      <w:r w:rsidR="009E200A">
        <w:t xml:space="preserve"> vertebrate traits</w:t>
      </w:r>
      <w:r>
        <w:t xml:space="preserve"> to particular ecosystem function</w:t>
      </w:r>
      <w:r w:rsidR="009E200A">
        <w:t>s</w:t>
      </w:r>
      <w:r w:rsidR="00DE3A6B">
        <w:t xml:space="preserve"> at large scales</w:t>
      </w:r>
      <w:r>
        <w:t xml:space="preserve"> remains </w:t>
      </w:r>
      <w:r w:rsidR="00DE3A6B">
        <w:t>challenging, maybe because of a lack of empirical data, but also maybe because ecosystem processes sustained by vertebrate species are difficult to quantify</w:t>
      </w:r>
      <w:commentRangeEnd w:id="40"/>
      <w:r w:rsidR="009B0EA4">
        <w:rPr>
          <w:rStyle w:val="CommentReference"/>
        </w:rPr>
        <w:commentReference w:id="40"/>
      </w:r>
      <w:r w:rsidR="00DE3A6B">
        <w:t>.</w:t>
      </w:r>
      <w:r w:rsidR="00594D36">
        <w:t xml:space="preserve"> Vertebrate species nevertheless </w:t>
      </w:r>
      <w:r w:rsidR="00A4085B">
        <w:t>contribute significantly</w:t>
      </w:r>
      <w:r w:rsidR="00594D36">
        <w:t xml:space="preserve"> to </w:t>
      </w:r>
      <w:r w:rsidR="00A4085B">
        <w:t>ecosystem</w:t>
      </w:r>
      <w:r w:rsidR="00594D36">
        <w:t xml:space="preserve"> </w:t>
      </w:r>
      <w:r w:rsidR="00A4085B">
        <w:t>functioning (ref)</w:t>
      </w:r>
      <w:r w:rsidR="00594D36">
        <w:t xml:space="preserve">, emphasising the need to </w:t>
      </w:r>
      <w:r w:rsidR="00A4085B">
        <w:t xml:space="preserve">mitigate </w:t>
      </w:r>
      <w:r w:rsidR="00594D36">
        <w:t>human impacts</w:t>
      </w:r>
      <w:r w:rsidR="008235A8">
        <w:t xml:space="preserve"> </w:t>
      </w:r>
      <w:r w:rsidR="004E4DCE">
        <w:t>on them</w:t>
      </w:r>
      <w:r w:rsidR="00594D36">
        <w:t>.</w:t>
      </w:r>
    </w:p>
    <w:p w14:paraId="472A5F72" w14:textId="1F055DDB" w:rsidR="000E362C" w:rsidRDefault="000E362C" w:rsidP="009E200A">
      <w:pPr>
        <w:spacing w:line="276" w:lineRule="auto"/>
        <w:jc w:val="both"/>
      </w:pPr>
    </w:p>
    <w:p w14:paraId="2BEE4C8A" w14:textId="4D7F0C11" w:rsidR="000E362C" w:rsidRPr="00432A85" w:rsidRDefault="000E362C" w:rsidP="000E362C">
      <w:pPr>
        <w:pStyle w:val="ListParagraph"/>
        <w:numPr>
          <w:ilvl w:val="0"/>
          <w:numId w:val="10"/>
        </w:numPr>
        <w:spacing w:line="276" w:lineRule="auto"/>
        <w:jc w:val="both"/>
        <w:rPr>
          <w:b/>
          <w:bCs/>
          <w:sz w:val="28"/>
          <w:szCs w:val="28"/>
        </w:rPr>
      </w:pPr>
      <w:r w:rsidRPr="00432A85">
        <w:rPr>
          <w:b/>
          <w:bCs/>
          <w:sz w:val="28"/>
          <w:szCs w:val="28"/>
        </w:rPr>
        <w:lastRenderedPageBreak/>
        <w:t xml:space="preserve">Relevance </w:t>
      </w:r>
      <w:r w:rsidR="00432A85" w:rsidRPr="00432A85">
        <w:rPr>
          <w:b/>
          <w:bCs/>
          <w:sz w:val="28"/>
          <w:szCs w:val="28"/>
        </w:rPr>
        <w:t xml:space="preserve">of the findings to the field </w:t>
      </w:r>
    </w:p>
    <w:p w14:paraId="6899A7DB" w14:textId="77777777" w:rsidR="000E362C" w:rsidRDefault="000E362C" w:rsidP="009E200A">
      <w:pPr>
        <w:spacing w:line="276" w:lineRule="auto"/>
        <w:jc w:val="both"/>
      </w:pPr>
    </w:p>
    <w:p w14:paraId="000D94CC" w14:textId="35352E58" w:rsidR="00E324FB" w:rsidRPr="003B145E" w:rsidRDefault="00E324FB" w:rsidP="003B145E">
      <w:pPr>
        <w:pStyle w:val="ListParagraph"/>
        <w:numPr>
          <w:ilvl w:val="0"/>
          <w:numId w:val="10"/>
        </w:numPr>
        <w:spacing w:line="276" w:lineRule="auto"/>
        <w:jc w:val="both"/>
        <w:rPr>
          <w:b/>
          <w:bCs/>
          <w:sz w:val="28"/>
          <w:szCs w:val="28"/>
        </w:rPr>
      </w:pPr>
      <w:commentRangeStart w:id="42"/>
      <w:r w:rsidRPr="003B145E">
        <w:rPr>
          <w:b/>
          <w:bCs/>
          <w:sz w:val="28"/>
          <w:szCs w:val="28"/>
        </w:rPr>
        <w:t>Conclusion</w:t>
      </w:r>
      <w:commentRangeEnd w:id="42"/>
      <w:r w:rsidR="00966A69">
        <w:rPr>
          <w:rStyle w:val="CommentReference"/>
        </w:rPr>
        <w:commentReference w:id="42"/>
      </w:r>
    </w:p>
    <w:p w14:paraId="7F1E4EE3" w14:textId="187BE11B" w:rsidR="003C4AD1" w:rsidRDefault="008C0BF9" w:rsidP="0026719D">
      <w:pPr>
        <w:spacing w:line="276" w:lineRule="auto"/>
        <w:jc w:val="both"/>
      </w:pPr>
      <w:r w:rsidRPr="00B4545E">
        <w:t xml:space="preserve">My </w:t>
      </w:r>
      <w:r w:rsidR="00A37528">
        <w:t>thesis</w:t>
      </w:r>
      <w:r w:rsidRPr="00B4545E">
        <w:t xml:space="preserve"> constitutes, to my knowledge, the first attempt to </w:t>
      </w:r>
      <w:r w:rsidR="00A37528">
        <w:t>use</w:t>
      </w:r>
      <w:r w:rsidRPr="00B4545E">
        <w:t xml:space="preserve"> trait-based approaches at global scales</w:t>
      </w:r>
      <w:r w:rsidR="000636C4">
        <w:t xml:space="preserve"> to </w:t>
      </w:r>
      <w:r w:rsidR="000D0726">
        <w:t xml:space="preserve">investigate associations between </w:t>
      </w:r>
      <w:r w:rsidR="001017FE">
        <w:t xml:space="preserve">sensitivity to </w:t>
      </w:r>
      <w:r w:rsidR="000636C4">
        <w:t xml:space="preserve">human pressures </w:t>
      </w:r>
      <w:r w:rsidR="000D0726">
        <w:t xml:space="preserve">and </w:t>
      </w:r>
      <w:r w:rsidR="000636C4">
        <w:t>species traits</w:t>
      </w:r>
      <w:r w:rsidRPr="00B4545E">
        <w:t>, comparatively across the terrestrial vertebrate classes</w:t>
      </w:r>
      <w:r w:rsidR="00305EE4">
        <w:t xml:space="preserve"> and </w:t>
      </w:r>
      <w:commentRangeStart w:id="43"/>
      <w:r w:rsidR="00305EE4">
        <w:t>human pressures</w:t>
      </w:r>
      <w:commentRangeEnd w:id="43"/>
      <w:r w:rsidR="005644C4">
        <w:t xml:space="preserve"> (</w:t>
      </w:r>
      <w:r w:rsidR="001017FE">
        <w:t>land-use and climate change</w:t>
      </w:r>
      <w:r w:rsidR="005644C4">
        <w:t>)</w:t>
      </w:r>
      <w:r w:rsidR="006A54DB">
        <w:rPr>
          <w:rStyle w:val="CommentReference"/>
        </w:rPr>
        <w:commentReference w:id="43"/>
      </w:r>
      <w:r w:rsidRPr="00B4545E">
        <w:t>.</w:t>
      </w:r>
      <w:commentRangeStart w:id="44"/>
      <w:r w:rsidR="009C7968">
        <w:t xml:space="preserve"> I demonstrated </w:t>
      </w:r>
      <w:r w:rsidR="00C72642" w:rsidRPr="00B4545E">
        <w:t xml:space="preserve">that there exist major gaps and biases in </w:t>
      </w:r>
      <w:r w:rsidR="00F1213D">
        <w:t xml:space="preserve">our global </w:t>
      </w:r>
      <w:r w:rsidR="00C72642" w:rsidRPr="00B4545E">
        <w:t xml:space="preserve">ecological knowledge </w:t>
      </w:r>
      <w:r w:rsidR="00F1213D">
        <w:t>of terrestrial</w:t>
      </w:r>
      <w:r w:rsidR="00C72642" w:rsidRPr="00B4545E">
        <w:t xml:space="preserve"> vertebrate species</w:t>
      </w:r>
      <w:r w:rsidR="00431FCE">
        <w:t>,</w:t>
      </w:r>
      <w:r w:rsidR="00FA6576">
        <w:t xml:space="preserve"> </w:t>
      </w:r>
      <w:r w:rsidR="00912428">
        <w:t xml:space="preserve">particularly affecting </w:t>
      </w:r>
      <w:r w:rsidR="00FA6576">
        <w:t>amphibians</w:t>
      </w:r>
      <w:r w:rsidR="00912428">
        <w:t xml:space="preserve"> and reptiles</w:t>
      </w:r>
      <w:r w:rsidR="00281F5F">
        <w:t xml:space="preserve"> and some of the most species-rich regions, which is problematic given the higher sensitivity of these areas to human </w:t>
      </w:r>
      <w:r w:rsidR="00C92BE7">
        <w:t>pressures</w:t>
      </w:r>
      <w:r w:rsidR="00431FCE">
        <w:t>.</w:t>
      </w:r>
      <w:r w:rsidR="00EB1673">
        <w:t xml:space="preserve"> </w:t>
      </w:r>
      <w:r w:rsidR="00DC1116">
        <w:t xml:space="preserve">My </w:t>
      </w:r>
      <w:r w:rsidR="00AF3B96">
        <w:t>work</w:t>
      </w:r>
      <w:r w:rsidR="00DC1116">
        <w:t xml:space="preserve"> </w:t>
      </w:r>
      <w:r w:rsidR="00AF3B96">
        <w:t>indicates that</w:t>
      </w:r>
      <w:r w:rsidR="0044015E">
        <w:t xml:space="preserve"> land-use and climate change</w:t>
      </w:r>
      <w:r w:rsidR="00DC1116">
        <w:t xml:space="preserve"> are reshaping vertebrate </w:t>
      </w:r>
      <w:r w:rsidR="00816396">
        <w:t>biodiversity. I highlighted two dimensions of such</w:t>
      </w:r>
      <w:r w:rsidR="00A47C4A">
        <w:t xml:space="preserve"> functional</w:t>
      </w:r>
      <w:r w:rsidR="00816396">
        <w:t xml:space="preserve"> reshaping, using ecological characteristics on the one hand, and physiological data on the other hand.</w:t>
      </w:r>
      <w:r w:rsidR="002B56BE">
        <w:t xml:space="preserve"> Land-use and climate change may tend to</w:t>
      </w:r>
      <w:r w:rsidR="00611BD7">
        <w:t xml:space="preserve"> favour species that are wider-ranging</w:t>
      </w:r>
      <w:r w:rsidR="00641420">
        <w:t>,</w:t>
      </w:r>
      <w:r w:rsidR="00CD3DBE">
        <w:t xml:space="preserve"> have larger habitat breadth and are</w:t>
      </w:r>
      <w:r w:rsidR="00641420">
        <w:t xml:space="preserve"> </w:t>
      </w:r>
      <w:r w:rsidR="0090428E">
        <w:t>able to use artificial habitats</w:t>
      </w:r>
      <w:r w:rsidR="002B56BE">
        <w:t>; and land-use change alone</w:t>
      </w:r>
      <w:r w:rsidR="00C92BE7">
        <w:t xml:space="preserve"> </w:t>
      </w:r>
      <w:r w:rsidR="002B56BE">
        <w:t xml:space="preserve">tends </w:t>
      </w:r>
      <w:r w:rsidR="00C86A31">
        <w:t xml:space="preserve">to </w:t>
      </w:r>
      <w:r w:rsidR="00C92BE7">
        <w:t>favou</w:t>
      </w:r>
      <w:r w:rsidR="00C86A31">
        <w:t>r</w:t>
      </w:r>
      <w:r w:rsidR="00C92BE7">
        <w:t xml:space="preserve"> species that are able to allocate more energy to organismal maintenance than expected from bo</w:t>
      </w:r>
      <w:r w:rsidR="00C86A31">
        <w:t>d</w:t>
      </w:r>
      <w:r w:rsidR="00C92BE7">
        <w:t>y mass and taxonomy</w:t>
      </w:r>
      <w:r w:rsidR="00063FC9">
        <w:t xml:space="preserve">. </w:t>
      </w:r>
      <w:r w:rsidR="002B56BE">
        <w:t>Thus, m</w:t>
      </w:r>
      <w:r w:rsidR="00063FC9">
        <w:t xml:space="preserve">y </w:t>
      </w:r>
      <w:r w:rsidR="00C92BE7">
        <w:t>work</w:t>
      </w:r>
      <w:r w:rsidR="00063FC9">
        <w:t xml:space="preserve"> lends further support to the idea that human activities promote the homogenisation of the biot</w:t>
      </w:r>
      <w:r w:rsidR="000B3597">
        <w:t>a</w:t>
      </w:r>
      <w:r w:rsidR="00CB09B3">
        <w:t>,</w:t>
      </w:r>
      <w:r w:rsidR="00A47C4A">
        <w:t xml:space="preserve"> with a set of “winning” species likely to benefit from global changes at the expense of sensitive “losers”,</w:t>
      </w:r>
      <w:r w:rsidR="00CB09B3">
        <w:t xml:space="preserve"> </w:t>
      </w:r>
      <w:r w:rsidR="00F87081">
        <w:t>putting at risk</w:t>
      </w:r>
      <w:r w:rsidR="007E3E1B">
        <w:t xml:space="preserve"> ecosystem processes sustained by </w:t>
      </w:r>
      <w:r w:rsidR="00A47C4A">
        <w:t xml:space="preserve">those </w:t>
      </w:r>
      <w:r w:rsidR="007410D2">
        <w:t>sensitive species</w:t>
      </w:r>
      <w:r w:rsidR="00DC1116">
        <w:t>.</w:t>
      </w:r>
      <w:commentRangeEnd w:id="44"/>
      <w:r w:rsidR="00D11C43">
        <w:rPr>
          <w:rStyle w:val="CommentReference"/>
        </w:rPr>
        <w:commentReference w:id="44"/>
      </w:r>
      <w:r w:rsidR="0043592D">
        <w:t xml:space="preserve"> </w:t>
      </w:r>
      <w:r w:rsidR="00CF10B7">
        <w:t>Overall</w:t>
      </w:r>
      <w:r w:rsidR="0043592D">
        <w:t xml:space="preserve">, </w:t>
      </w:r>
      <w:commentRangeStart w:id="45"/>
      <w:r w:rsidR="0043592D">
        <w:t xml:space="preserve">my </w:t>
      </w:r>
      <w:r w:rsidR="00DC329A">
        <w:t>work</w:t>
      </w:r>
      <w:r w:rsidR="00DC329A">
        <w:t xml:space="preserve"> </w:t>
      </w:r>
      <w:r w:rsidR="001E1FE9">
        <w:t>highlights</w:t>
      </w:r>
      <w:r w:rsidR="001E1FE9">
        <w:t xml:space="preserve"> </w:t>
      </w:r>
      <w:r w:rsidR="0043592D">
        <w:t xml:space="preserve">the </w:t>
      </w:r>
      <w:r w:rsidR="001E1FE9">
        <w:t>necessity</w:t>
      </w:r>
      <w:r w:rsidR="001E1FE9">
        <w:t xml:space="preserve"> </w:t>
      </w:r>
      <w:r w:rsidR="001E1FE9">
        <w:t>of</w:t>
      </w:r>
      <w:r w:rsidR="001E1FE9">
        <w:t xml:space="preserve"> </w:t>
      </w:r>
      <w:r w:rsidR="00DC329A">
        <w:t>strengthen</w:t>
      </w:r>
      <w:r w:rsidR="001E1FE9">
        <w:t>ing</w:t>
      </w:r>
      <w:r w:rsidR="00DC329A">
        <w:t xml:space="preserve"> </w:t>
      </w:r>
      <w:r w:rsidR="00713A7B">
        <w:t>conservation</w:t>
      </w:r>
      <w:r w:rsidR="00DC329A">
        <w:t xml:space="preserve"> and mitigation</w:t>
      </w:r>
      <w:r w:rsidR="00713A7B">
        <w:t xml:space="preserve"> efforts in the face of </w:t>
      </w:r>
      <w:r w:rsidR="00C92BE7">
        <w:t>global human-driven changes</w:t>
      </w:r>
      <w:r w:rsidR="00713A7B">
        <w:t>.</w:t>
      </w:r>
      <w:commentRangeEnd w:id="45"/>
      <w:r w:rsidR="00CB0BD1">
        <w:rPr>
          <w:rStyle w:val="CommentReference"/>
        </w:rPr>
        <w:commentReference w:id="45"/>
      </w:r>
    </w:p>
    <w:sectPr w:rsidR="003C4AD1" w:rsidSect="004C1E6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5-24T16:43:00Z" w:initials="NT">
    <w:p w14:paraId="7BBF5486" w14:textId="77777777" w:rsidR="003B0074" w:rsidRDefault="003B0074" w:rsidP="00F252A1">
      <w:pPr>
        <w:pStyle w:val="CommentText"/>
      </w:pPr>
      <w:r>
        <w:rPr>
          <w:rStyle w:val="CommentReference"/>
        </w:rPr>
        <w:annotationRef/>
      </w:r>
      <w:r>
        <w:t>This sentence doesn't flow very well</w:t>
      </w:r>
    </w:p>
  </w:comment>
  <w:comment w:id="1" w:author="Newbold, Tim" w:date="2022-05-24T16:47:00Z" w:initials="NT">
    <w:p w14:paraId="6186178C" w14:textId="77777777" w:rsidR="00617394" w:rsidRDefault="00327515" w:rsidP="000B4DE3">
      <w:pPr>
        <w:pStyle w:val="CommentText"/>
      </w:pPr>
      <w:r>
        <w:rPr>
          <w:rStyle w:val="CommentReference"/>
        </w:rPr>
        <w:annotationRef/>
      </w:r>
      <w:r w:rsidR="00617394">
        <w:br/>
        <w:t>I think you need a sentence before this one explaining what traits are, and that they may be associated with whether species are winners or losers</w:t>
      </w:r>
    </w:p>
  </w:comment>
  <w:comment w:id="2" w:author="Newbold, Tim" w:date="2022-05-24T16:49:00Z" w:initials="NT">
    <w:p w14:paraId="3ABC30C0" w14:textId="77777777" w:rsidR="00D46BDE" w:rsidRDefault="00D46BDE" w:rsidP="00B339EB">
      <w:pPr>
        <w:pStyle w:val="CommentText"/>
      </w:pPr>
      <w:r>
        <w:rPr>
          <w:rStyle w:val="CommentReference"/>
        </w:rPr>
        <w:annotationRef/>
      </w:r>
      <w:r>
        <w:t>It would be helpful to explain here why this is an important gap</w:t>
      </w:r>
    </w:p>
  </w:comment>
  <w:comment w:id="10" w:author="Newbold, Tim" w:date="2022-05-24T16:50:00Z" w:initials="NT">
    <w:p w14:paraId="5E355574" w14:textId="77777777" w:rsidR="002B5BD6" w:rsidRDefault="002B5BD6" w:rsidP="00214CF6">
      <w:pPr>
        <w:pStyle w:val="CommentText"/>
      </w:pPr>
      <w:r>
        <w:rPr>
          <w:rStyle w:val="CommentReference"/>
        </w:rPr>
        <w:annotationRef/>
      </w:r>
      <w:r>
        <w:t>You don't mention here the global aspect of you work</w:t>
      </w:r>
    </w:p>
  </w:comment>
  <w:comment w:id="11" w:author="Newbold, Tim" w:date="2022-05-24T16:52:00Z" w:initials="NT">
    <w:p w14:paraId="2270989B" w14:textId="77777777" w:rsidR="0069614A" w:rsidRDefault="0069614A" w:rsidP="00A32386">
      <w:pPr>
        <w:pStyle w:val="CommentText"/>
      </w:pPr>
      <w:r>
        <w:rPr>
          <w:rStyle w:val="CommentReference"/>
        </w:rPr>
        <w:annotationRef/>
      </w:r>
      <w:r>
        <w:t>You haven't yet in the discussion chapter reminded readers how you define traits</w:t>
      </w:r>
    </w:p>
  </w:comment>
  <w:comment w:id="12" w:author="Newbold, Tim" w:date="2022-05-24T16:56:00Z" w:initials="NT">
    <w:p w14:paraId="45FB1154" w14:textId="77777777" w:rsidR="00580E33" w:rsidRDefault="00580E33" w:rsidP="007B5220">
      <w:pPr>
        <w:pStyle w:val="CommentText"/>
      </w:pPr>
      <w:r>
        <w:rPr>
          <w:rStyle w:val="CommentReference"/>
        </w:rPr>
        <w:annotationRef/>
      </w:r>
      <w:r>
        <w:t>Strictly, you don't investigate responses of energetic requirements. It would be more accurate to refer to responses of assemblages in terms of the total energetic requirements of their species</w:t>
      </w:r>
    </w:p>
  </w:comment>
  <w:comment w:id="13" w:author="Newbold, Tim" w:date="2022-05-24T16:59:00Z" w:initials="NT">
    <w:p w14:paraId="7C065A4F" w14:textId="77777777" w:rsidR="00824E27" w:rsidRDefault="002570F2" w:rsidP="000E009B">
      <w:pPr>
        <w:pStyle w:val="CommentText"/>
      </w:pPr>
      <w:r>
        <w:rPr>
          <w:rStyle w:val="CommentReference"/>
        </w:rPr>
        <w:annotationRef/>
      </w:r>
      <w:r w:rsidR="00824E27">
        <w:br/>
        <w:t>It seems odd to give just this one example here. Perhaps give a few more, such as some reptile examples (given that you focus on reptiles in a later sentence)</w:t>
      </w:r>
    </w:p>
  </w:comment>
  <w:comment w:id="14" w:author="Newbold, Tim" w:date="2022-05-24T17:03:00Z" w:initials="NT">
    <w:p w14:paraId="0B11573F" w14:textId="77777777" w:rsidR="00345A6D" w:rsidRDefault="00BD5D2D" w:rsidP="00BA2B0D">
      <w:pPr>
        <w:pStyle w:val="CommentText"/>
      </w:pPr>
      <w:r>
        <w:rPr>
          <w:rStyle w:val="CommentReference"/>
        </w:rPr>
        <w:annotationRef/>
      </w:r>
      <w:r w:rsidR="00345A6D">
        <w:br/>
        <w:t>I think this could be phrased in a more accessible way.</w:t>
      </w:r>
    </w:p>
  </w:comment>
  <w:comment w:id="15" w:author="Newbold, Tim" w:date="2022-05-24T17:04:00Z" w:initials="NT">
    <w:p w14:paraId="5DE4845D" w14:textId="77777777" w:rsidR="00E94124" w:rsidRDefault="00E94124" w:rsidP="000530DC">
      <w:pPr>
        <w:pStyle w:val="CommentText"/>
      </w:pPr>
      <w:r>
        <w:rPr>
          <w:rStyle w:val="CommentReference"/>
        </w:rPr>
        <w:annotationRef/>
      </w:r>
      <w:r>
        <w:t>Explain the significance of this result.</w:t>
      </w:r>
    </w:p>
  </w:comment>
  <w:comment w:id="16" w:author="Newbold, Tim" w:date="2022-05-24T17:06:00Z" w:initials="NT">
    <w:p w14:paraId="564643A2" w14:textId="77777777" w:rsidR="0008005F" w:rsidRDefault="0008005F" w:rsidP="003D0BAC">
      <w:pPr>
        <w:pStyle w:val="CommentText"/>
      </w:pPr>
      <w:r>
        <w:rPr>
          <w:rStyle w:val="CommentReference"/>
        </w:rPr>
        <w:annotationRef/>
      </w:r>
      <w:r>
        <w:t>It would be good to give some examples here of traits that might be important for understanding species' responses to e.g. climate change, but that are under-sampled, such as dispersal abilities.</w:t>
      </w:r>
    </w:p>
  </w:comment>
  <w:comment w:id="17" w:author="Newbold, Tim" w:date="2022-05-24T17:17:00Z" w:initials="NT">
    <w:p w14:paraId="65BF1920" w14:textId="77777777" w:rsidR="00EC5009" w:rsidRDefault="00EC5009" w:rsidP="00103449">
      <w:pPr>
        <w:pStyle w:val="CommentText"/>
      </w:pPr>
      <w:r>
        <w:rPr>
          <w:rStyle w:val="CommentReference"/>
        </w:rPr>
        <w:annotationRef/>
      </w:r>
      <w:r>
        <w:t>What's missing in sections 2 and 3 is a relation of your findings to previous research.</w:t>
      </w:r>
    </w:p>
  </w:comment>
  <w:comment w:id="18" w:author="Newbold, Tim" w:date="2022-05-24T17:12:00Z" w:initials="NT">
    <w:p w14:paraId="32FADEAD" w14:textId="6F33DDE7" w:rsidR="00AA6F7D" w:rsidRDefault="00AA6F7D" w:rsidP="00F02A8D">
      <w:pPr>
        <w:pStyle w:val="CommentText"/>
      </w:pPr>
      <w:r>
        <w:rPr>
          <w:rStyle w:val="CommentReference"/>
        </w:rPr>
        <w:annotationRef/>
      </w:r>
      <w:r>
        <w:t>I think these are complete lists, not just examples, no?</w:t>
      </w:r>
    </w:p>
  </w:comment>
  <w:comment w:id="19" w:author="Newbold, Tim" w:date="2022-05-24T17:19:00Z" w:initials="NT">
    <w:p w14:paraId="6685C209" w14:textId="77777777" w:rsidR="005035C6" w:rsidRDefault="005035C6" w:rsidP="00DE29D0">
      <w:pPr>
        <w:pStyle w:val="CommentText"/>
      </w:pPr>
      <w:r>
        <w:rPr>
          <w:rStyle w:val="CommentReference"/>
        </w:rPr>
        <w:annotationRef/>
      </w:r>
      <w:r>
        <w:t>This needs rephrasing.</w:t>
      </w:r>
    </w:p>
  </w:comment>
  <w:comment w:id="20" w:author="Newbold, Tim" w:date="2022-05-24T17:23:00Z" w:initials="NT">
    <w:p w14:paraId="15EB8EFA" w14:textId="77777777" w:rsidR="00164CEE" w:rsidRDefault="00164CEE" w:rsidP="0035560B">
      <w:pPr>
        <w:pStyle w:val="CommentText"/>
      </w:pPr>
      <w:r>
        <w:rPr>
          <w:rStyle w:val="CommentReference"/>
        </w:rPr>
        <w:annotationRef/>
      </w:r>
      <w:r>
        <w:t>As for the previous section, you need to relate your findings to previous research.</w:t>
      </w:r>
    </w:p>
  </w:comment>
  <w:comment w:id="21" w:author="Newbold, Tim" w:date="2022-05-24T17:25:00Z" w:initials="NT">
    <w:p w14:paraId="7977BF80" w14:textId="77777777" w:rsidR="008A7F57" w:rsidRDefault="008A7F57" w:rsidP="00EC05F4">
      <w:pPr>
        <w:pStyle w:val="CommentText"/>
      </w:pPr>
      <w:r>
        <w:rPr>
          <w:rStyle w:val="CommentReference"/>
        </w:rPr>
        <w:annotationRef/>
      </w:r>
      <w:r>
        <w:t>I think it would be clearer to say that you investigated how species' ecological characteristics influenced their responses to land use and land-use intensity.</w:t>
      </w:r>
    </w:p>
  </w:comment>
  <w:comment w:id="24" w:author="Newbold, Tim" w:date="2022-05-24T17:28:00Z" w:initials="NT">
    <w:p w14:paraId="11495BEB" w14:textId="77777777" w:rsidR="00794AF8" w:rsidRDefault="00794AF8" w:rsidP="00C31B72">
      <w:pPr>
        <w:pStyle w:val="CommentText"/>
      </w:pPr>
      <w:r>
        <w:rPr>
          <w:rStyle w:val="CommentReference"/>
        </w:rPr>
        <w:annotationRef/>
      </w:r>
      <w:r>
        <w:t>And these species are likely to be less well sampled not only for trait data but also for other aspects of their ecology and biology.</w:t>
      </w:r>
    </w:p>
  </w:comment>
  <w:comment w:id="25" w:author="Newbold, Tim" w:date="2022-05-24T17:31:00Z" w:initials="NT">
    <w:p w14:paraId="014F72BF" w14:textId="77777777" w:rsidR="009E1358" w:rsidRDefault="009E1358" w:rsidP="002D7775">
      <w:pPr>
        <w:pStyle w:val="CommentText"/>
      </w:pPr>
      <w:r>
        <w:rPr>
          <w:rStyle w:val="CommentReference"/>
        </w:rPr>
        <w:annotationRef/>
      </w:r>
      <w:r>
        <w:t>It would be good to link here to the work of David Mouillot, which shows that narrow-ranging species occupy distinct portions of trait space, and so, by assumption, make a distinct contribution to ecosystem functioning.</w:t>
      </w:r>
    </w:p>
  </w:comment>
  <w:comment w:id="28" w:author="Newbold, Tim" w:date="2022-05-24T17:32:00Z" w:initials="NT">
    <w:p w14:paraId="5D09F0ED" w14:textId="77777777" w:rsidR="00CB3713" w:rsidRDefault="00CB3713" w:rsidP="00CE24A6">
      <w:pPr>
        <w:pStyle w:val="CommentText"/>
      </w:pPr>
      <w:r>
        <w:rPr>
          <w:rStyle w:val="CommentReference"/>
        </w:rPr>
        <w:annotationRef/>
      </w:r>
      <w:r>
        <w:t>The estimates of climate-change sensitivity also employ space-for-time substitution.</w:t>
      </w:r>
    </w:p>
  </w:comment>
  <w:comment w:id="30" w:author="Newbold, Tim" w:date="2022-05-24T17:33:00Z" w:initials="NT">
    <w:p w14:paraId="30B2788C" w14:textId="77777777" w:rsidR="00A25EC7" w:rsidRDefault="00A25EC7" w:rsidP="00A30CCB">
      <w:pPr>
        <w:pStyle w:val="CommentText"/>
      </w:pPr>
      <w:r>
        <w:rPr>
          <w:rStyle w:val="CommentReference"/>
        </w:rPr>
        <w:annotationRef/>
      </w:r>
      <w:r>
        <w:t>You definitely need some references here!</w:t>
      </w:r>
    </w:p>
  </w:comment>
  <w:comment w:id="31" w:author="Newbold, Tim" w:date="2022-05-24T17:33:00Z" w:initials="NT">
    <w:p w14:paraId="7886E4BC" w14:textId="77777777" w:rsidR="003C13A1" w:rsidRDefault="003C13A1" w:rsidP="00203055">
      <w:pPr>
        <w:pStyle w:val="CommentText"/>
      </w:pPr>
      <w:r>
        <w:rPr>
          <w:rStyle w:val="CommentReference"/>
        </w:rPr>
        <w:annotationRef/>
      </w:r>
      <w:r>
        <w:t>And also climate change!</w:t>
      </w:r>
    </w:p>
  </w:comment>
  <w:comment w:id="32" w:author="Newbold, Tim" w:date="2022-05-24T17:34:00Z" w:initials="NT">
    <w:p w14:paraId="1E67C6A1" w14:textId="77777777" w:rsidR="00AD1704" w:rsidRDefault="00AD1704" w:rsidP="00EC1B37">
      <w:pPr>
        <w:pStyle w:val="CommentText"/>
      </w:pPr>
      <w:r>
        <w:rPr>
          <w:rStyle w:val="CommentReference"/>
        </w:rPr>
        <w:annotationRef/>
      </w:r>
      <w:r>
        <w:t>You need to explain this in more detail</w:t>
      </w:r>
    </w:p>
  </w:comment>
  <w:comment w:id="35" w:author="Newbold, Tim" w:date="2022-05-24T17:35:00Z" w:initials="NT">
    <w:p w14:paraId="559F3F14" w14:textId="77777777" w:rsidR="00DF6E74" w:rsidRDefault="00DF6E74" w:rsidP="00E83596">
      <w:pPr>
        <w:pStyle w:val="CommentText"/>
      </w:pPr>
      <w:r>
        <w:rPr>
          <w:rStyle w:val="CommentReference"/>
        </w:rPr>
        <w:annotationRef/>
      </w:r>
      <w:r>
        <w:t>I don't think it is true to say that the models have no predictive power.</w:t>
      </w:r>
    </w:p>
  </w:comment>
  <w:comment w:id="37" w:author="Newbold, Tim" w:date="2022-05-24T17:36:00Z" w:initials="NT">
    <w:p w14:paraId="07AB2DFC" w14:textId="77777777" w:rsidR="00A11088" w:rsidRDefault="00A11088" w:rsidP="00E03E7F">
      <w:pPr>
        <w:pStyle w:val="CommentText"/>
      </w:pPr>
      <w:r>
        <w:rPr>
          <w:rStyle w:val="CommentReference"/>
        </w:rPr>
        <w:annotationRef/>
      </w:r>
      <w:r>
        <w:t>Really, you would need experimental studies to uncover mechanisms with any confidence.</w:t>
      </w:r>
    </w:p>
  </w:comment>
  <w:comment w:id="39" w:author="Newbold, Tim" w:date="2022-05-24T18:09:00Z" w:initials="NT">
    <w:p w14:paraId="3375089D" w14:textId="77777777" w:rsidR="00922614" w:rsidRDefault="00922614" w:rsidP="00D63311">
      <w:pPr>
        <w:pStyle w:val="CommentText"/>
      </w:pPr>
      <w:r>
        <w:rPr>
          <w:rStyle w:val="CommentReference"/>
        </w:rPr>
        <w:annotationRef/>
      </w:r>
      <w:r>
        <w:t>It is a bit of a teaser to allude to this explanation here, but not give any details.</w:t>
      </w:r>
    </w:p>
  </w:comment>
  <w:comment w:id="40" w:author="Newbold, Tim" w:date="2022-05-24T18:12:00Z" w:initials="NT">
    <w:p w14:paraId="01FFF9D6" w14:textId="77777777" w:rsidR="009B0EA4" w:rsidRDefault="009B0EA4" w:rsidP="00B677F4">
      <w:pPr>
        <w:pStyle w:val="CommentText"/>
      </w:pPr>
      <w:r>
        <w:rPr>
          <w:rStyle w:val="CommentReference"/>
        </w:rPr>
        <w:annotationRef/>
      </w:r>
      <w:r>
        <w:t>You need to include some references here.</w:t>
      </w:r>
    </w:p>
  </w:comment>
  <w:comment w:id="42" w:author="Newbold, Tim" w:date="2022-05-24T18:13:00Z" w:initials="NT">
    <w:p w14:paraId="68A3BAAA" w14:textId="77777777" w:rsidR="00966A69" w:rsidRDefault="00966A69" w:rsidP="00D37997">
      <w:pPr>
        <w:pStyle w:val="CommentText"/>
      </w:pPr>
      <w:r>
        <w:rPr>
          <w:rStyle w:val="CommentReference"/>
        </w:rPr>
        <w:annotationRef/>
      </w:r>
      <w:r>
        <w:t>It would be good I think to include a section before the final conclusions on the wider relevance of your findings, e.g, for conservation decisions.</w:t>
      </w:r>
    </w:p>
  </w:comment>
  <w:comment w:id="43" w:author="Newbold, Tim" w:date="2022-05-24T18:15:00Z" w:initials="NT">
    <w:p w14:paraId="7E184D17" w14:textId="77777777" w:rsidR="006A54DB" w:rsidRDefault="006A54DB" w:rsidP="00EF20AF">
      <w:pPr>
        <w:pStyle w:val="CommentText"/>
      </w:pPr>
      <w:r>
        <w:rPr>
          <w:rStyle w:val="CommentReference"/>
        </w:rPr>
        <w:annotationRef/>
      </w:r>
      <w:r>
        <w:t>I would remind readers here that you focused on two pressures specifically</w:t>
      </w:r>
    </w:p>
  </w:comment>
  <w:comment w:id="44" w:author="Newbold, Tim" w:date="2022-05-24T18:16:00Z" w:initials="NT">
    <w:p w14:paraId="23D7C5C8" w14:textId="77777777" w:rsidR="00D11C43" w:rsidRDefault="00D11C43" w:rsidP="005A4155">
      <w:pPr>
        <w:pStyle w:val="CommentText"/>
      </w:pPr>
      <w:r>
        <w:rPr>
          <w:rStyle w:val="CommentReference"/>
        </w:rPr>
        <w:annotationRef/>
      </w:r>
      <w:r>
        <w:t>This is great!</w:t>
      </w:r>
    </w:p>
  </w:comment>
  <w:comment w:id="45" w:author="Newbold, Tim" w:date="2022-05-24T18:16:00Z" w:initials="NT">
    <w:p w14:paraId="50A1D75B" w14:textId="27CB5FD3" w:rsidR="00CB0BD1" w:rsidRDefault="00CB0BD1" w:rsidP="00844024">
      <w:pPr>
        <w:pStyle w:val="CommentText"/>
      </w:pPr>
      <w:r>
        <w:rPr>
          <w:rStyle w:val="CommentReference"/>
        </w:rPr>
        <w:annotationRef/>
      </w:r>
      <w:r>
        <w:t>This needs re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F5486" w15:done="1"/>
  <w15:commentEx w15:paraId="6186178C" w15:done="1"/>
  <w15:commentEx w15:paraId="3ABC30C0" w15:done="1"/>
  <w15:commentEx w15:paraId="5E355574" w15:done="1"/>
  <w15:commentEx w15:paraId="2270989B" w15:done="1"/>
  <w15:commentEx w15:paraId="45FB1154" w15:done="1"/>
  <w15:commentEx w15:paraId="7C065A4F" w15:done="1"/>
  <w15:commentEx w15:paraId="0B11573F" w15:done="1"/>
  <w15:commentEx w15:paraId="5DE4845D" w15:done="1"/>
  <w15:commentEx w15:paraId="564643A2" w15:done="1"/>
  <w15:commentEx w15:paraId="65BF1920" w15:done="1"/>
  <w15:commentEx w15:paraId="32FADEAD" w15:done="1"/>
  <w15:commentEx w15:paraId="6685C209" w15:done="1"/>
  <w15:commentEx w15:paraId="15EB8EFA" w15:done="1"/>
  <w15:commentEx w15:paraId="7977BF80" w15:done="1"/>
  <w15:commentEx w15:paraId="11495BEB" w15:done="0"/>
  <w15:commentEx w15:paraId="014F72BF" w15:done="0"/>
  <w15:commentEx w15:paraId="5D09F0ED" w15:done="0"/>
  <w15:commentEx w15:paraId="30B2788C" w15:done="0"/>
  <w15:commentEx w15:paraId="7886E4BC" w15:done="1"/>
  <w15:commentEx w15:paraId="1E67C6A1" w15:done="0"/>
  <w15:commentEx w15:paraId="559F3F14" w15:done="1"/>
  <w15:commentEx w15:paraId="07AB2DFC" w15:done="1"/>
  <w15:commentEx w15:paraId="3375089D" w15:done="1"/>
  <w15:commentEx w15:paraId="01FFF9D6" w15:done="0"/>
  <w15:commentEx w15:paraId="68A3BAAA" w15:done="1"/>
  <w15:commentEx w15:paraId="7E184D17" w15:done="1"/>
  <w15:commentEx w15:paraId="23D7C5C8" w15:done="1"/>
  <w15:commentEx w15:paraId="50A1D75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89B4" w16cex:dateUtc="2022-05-24T15:43:00Z"/>
  <w16cex:commentExtensible w16cex:durableId="26378A8C" w16cex:dateUtc="2022-05-24T15:47:00Z"/>
  <w16cex:commentExtensible w16cex:durableId="26378B25" w16cex:dateUtc="2022-05-24T15:49:00Z"/>
  <w16cex:commentExtensible w16cex:durableId="26378B58" w16cex:dateUtc="2022-05-24T15:50:00Z"/>
  <w16cex:commentExtensible w16cex:durableId="26378BC9" w16cex:dateUtc="2022-05-24T15:52:00Z"/>
  <w16cex:commentExtensible w16cex:durableId="26378CC2" w16cex:dateUtc="2022-05-24T15:56:00Z"/>
  <w16cex:commentExtensible w16cex:durableId="26378D6E" w16cex:dateUtc="2022-05-24T15:59:00Z"/>
  <w16cex:commentExtensible w16cex:durableId="26378E4F" w16cex:dateUtc="2022-05-24T16:03:00Z"/>
  <w16cex:commentExtensible w16cex:durableId="26378EB4" w16cex:dateUtc="2022-05-24T16:04:00Z"/>
  <w16cex:commentExtensible w16cex:durableId="26378F2C" w16cex:dateUtc="2022-05-24T16:06:00Z"/>
  <w16cex:commentExtensible w16cex:durableId="263791C0" w16cex:dateUtc="2022-05-24T16:17:00Z"/>
  <w16cex:commentExtensible w16cex:durableId="26379094" w16cex:dateUtc="2022-05-24T16:12:00Z"/>
  <w16cex:commentExtensible w16cex:durableId="26379224" w16cex:dateUtc="2022-05-24T16:19:00Z"/>
  <w16cex:commentExtensible w16cex:durableId="26379305" w16cex:dateUtc="2022-05-24T16:23:00Z"/>
  <w16cex:commentExtensible w16cex:durableId="26379383" w16cex:dateUtc="2022-05-24T16:25:00Z"/>
  <w16cex:commentExtensible w16cex:durableId="2637944D" w16cex:dateUtc="2022-05-24T16:28:00Z"/>
  <w16cex:commentExtensible w16cex:durableId="263794E5" w16cex:dateUtc="2022-05-24T16:31:00Z"/>
  <w16cex:commentExtensible w16cex:durableId="26379548" w16cex:dateUtc="2022-05-24T16:32:00Z"/>
  <w16cex:commentExtensible w16cex:durableId="26379567" w16cex:dateUtc="2022-05-24T16:33:00Z"/>
  <w16cex:commentExtensible w16cex:durableId="2637957F" w16cex:dateUtc="2022-05-24T16:33:00Z"/>
  <w16cex:commentExtensible w16cex:durableId="263795AD" w16cex:dateUtc="2022-05-24T16:34:00Z"/>
  <w16cex:commentExtensible w16cex:durableId="263795F2" w16cex:dateUtc="2022-05-24T16:35:00Z"/>
  <w16cex:commentExtensible w16cex:durableId="2637962A" w16cex:dateUtc="2022-05-24T16:36:00Z"/>
  <w16cex:commentExtensible w16cex:durableId="26379DE8" w16cex:dateUtc="2022-05-24T17:09:00Z"/>
  <w16cex:commentExtensible w16cex:durableId="26379E70" w16cex:dateUtc="2022-05-24T17:12:00Z"/>
  <w16cex:commentExtensible w16cex:durableId="26379EBA" w16cex:dateUtc="2022-05-24T17:13:00Z"/>
  <w16cex:commentExtensible w16cex:durableId="26379F24" w16cex:dateUtc="2022-05-24T17:15:00Z"/>
  <w16cex:commentExtensible w16cex:durableId="26379F93" w16cex:dateUtc="2022-05-24T17:16:00Z"/>
  <w16cex:commentExtensible w16cex:durableId="26379F6E" w16cex:dateUtc="2022-05-24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F5486" w16cid:durableId="263789B4"/>
  <w16cid:commentId w16cid:paraId="6186178C" w16cid:durableId="26378A8C"/>
  <w16cid:commentId w16cid:paraId="3ABC30C0" w16cid:durableId="26378B25"/>
  <w16cid:commentId w16cid:paraId="5E355574" w16cid:durableId="26378B58"/>
  <w16cid:commentId w16cid:paraId="2270989B" w16cid:durableId="26378BC9"/>
  <w16cid:commentId w16cid:paraId="45FB1154" w16cid:durableId="26378CC2"/>
  <w16cid:commentId w16cid:paraId="7C065A4F" w16cid:durableId="26378D6E"/>
  <w16cid:commentId w16cid:paraId="0B11573F" w16cid:durableId="26378E4F"/>
  <w16cid:commentId w16cid:paraId="5DE4845D" w16cid:durableId="26378EB4"/>
  <w16cid:commentId w16cid:paraId="564643A2" w16cid:durableId="26378F2C"/>
  <w16cid:commentId w16cid:paraId="65BF1920" w16cid:durableId="263791C0"/>
  <w16cid:commentId w16cid:paraId="32FADEAD" w16cid:durableId="26379094"/>
  <w16cid:commentId w16cid:paraId="6685C209" w16cid:durableId="26379224"/>
  <w16cid:commentId w16cid:paraId="15EB8EFA" w16cid:durableId="26379305"/>
  <w16cid:commentId w16cid:paraId="7977BF80" w16cid:durableId="26379383"/>
  <w16cid:commentId w16cid:paraId="11495BEB" w16cid:durableId="2637944D"/>
  <w16cid:commentId w16cid:paraId="014F72BF" w16cid:durableId="263794E5"/>
  <w16cid:commentId w16cid:paraId="5D09F0ED" w16cid:durableId="26379548"/>
  <w16cid:commentId w16cid:paraId="30B2788C" w16cid:durableId="26379567"/>
  <w16cid:commentId w16cid:paraId="7886E4BC" w16cid:durableId="2637957F"/>
  <w16cid:commentId w16cid:paraId="1E67C6A1" w16cid:durableId="263795AD"/>
  <w16cid:commentId w16cid:paraId="559F3F14" w16cid:durableId="263795F2"/>
  <w16cid:commentId w16cid:paraId="07AB2DFC" w16cid:durableId="2637962A"/>
  <w16cid:commentId w16cid:paraId="3375089D" w16cid:durableId="26379DE8"/>
  <w16cid:commentId w16cid:paraId="01FFF9D6" w16cid:durableId="26379E70"/>
  <w16cid:commentId w16cid:paraId="68A3BAAA" w16cid:durableId="26379EBA"/>
  <w16cid:commentId w16cid:paraId="7E184D17" w16cid:durableId="26379F24"/>
  <w16cid:commentId w16cid:paraId="23D7C5C8" w16cid:durableId="26379F93"/>
  <w16cid:commentId w16cid:paraId="50A1D75B" w16cid:durableId="26379F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8973A" w14:textId="77777777" w:rsidR="00606FA2" w:rsidRDefault="00606FA2" w:rsidP="00333DAE">
      <w:pPr>
        <w:spacing w:after="0" w:line="240" w:lineRule="auto"/>
      </w:pPr>
      <w:r>
        <w:separator/>
      </w:r>
    </w:p>
  </w:endnote>
  <w:endnote w:type="continuationSeparator" w:id="0">
    <w:p w14:paraId="6275E036" w14:textId="77777777" w:rsidR="00606FA2" w:rsidRDefault="00606FA2" w:rsidP="00333DAE">
      <w:pPr>
        <w:spacing w:after="0" w:line="240" w:lineRule="auto"/>
      </w:pPr>
      <w:r>
        <w:continuationSeparator/>
      </w:r>
    </w:p>
  </w:endnote>
  <w:endnote w:type="continuationNotice" w:id="1">
    <w:p w14:paraId="07496F2E" w14:textId="77777777" w:rsidR="00606FA2" w:rsidRDefault="00606F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44939" w14:textId="77777777" w:rsidR="00606FA2" w:rsidRDefault="00606FA2" w:rsidP="00333DAE">
      <w:pPr>
        <w:spacing w:after="0" w:line="240" w:lineRule="auto"/>
      </w:pPr>
      <w:r>
        <w:separator/>
      </w:r>
    </w:p>
  </w:footnote>
  <w:footnote w:type="continuationSeparator" w:id="0">
    <w:p w14:paraId="2392A488" w14:textId="77777777" w:rsidR="00606FA2" w:rsidRDefault="00606FA2" w:rsidP="00333DAE">
      <w:pPr>
        <w:spacing w:after="0" w:line="240" w:lineRule="auto"/>
      </w:pPr>
      <w:r>
        <w:continuationSeparator/>
      </w:r>
    </w:p>
  </w:footnote>
  <w:footnote w:type="continuationNotice" w:id="1">
    <w:p w14:paraId="6D394E12" w14:textId="77777777" w:rsidR="00606FA2" w:rsidRDefault="00606FA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E286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127619"/>
    <w:multiLevelType w:val="hybridMultilevel"/>
    <w:tmpl w:val="ED8A4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A7837"/>
    <w:multiLevelType w:val="hybridMultilevel"/>
    <w:tmpl w:val="70D410FA"/>
    <w:lvl w:ilvl="0" w:tplc="CA9EC080">
      <w:start w:val="1"/>
      <w:numFmt w:val="decimal"/>
      <w:lvlText w:val="%1."/>
      <w:lvlJc w:val="left"/>
      <w:pPr>
        <w:ind w:left="720" w:hanging="360"/>
      </w:pPr>
      <w:rPr>
        <w:rFonts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C03EF2"/>
    <w:multiLevelType w:val="multilevel"/>
    <w:tmpl w:val="09263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CE4CFA"/>
    <w:multiLevelType w:val="multilevel"/>
    <w:tmpl w:val="D31A0DB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FFB3340"/>
    <w:multiLevelType w:val="multilevel"/>
    <w:tmpl w:val="9DCC0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DC655C"/>
    <w:multiLevelType w:val="hybridMultilevel"/>
    <w:tmpl w:val="A3EE835A"/>
    <w:lvl w:ilvl="0" w:tplc="6B8074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AF059F"/>
    <w:multiLevelType w:val="multilevel"/>
    <w:tmpl w:val="A1000A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A70CCF"/>
    <w:multiLevelType w:val="multilevel"/>
    <w:tmpl w:val="32B22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3D1011"/>
    <w:multiLevelType w:val="hybridMultilevel"/>
    <w:tmpl w:val="9D1E1316"/>
    <w:lvl w:ilvl="0" w:tplc="E1E236D2">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5828380">
    <w:abstractNumId w:val="8"/>
  </w:num>
  <w:num w:numId="2" w16cid:durableId="420030061">
    <w:abstractNumId w:val="0"/>
  </w:num>
  <w:num w:numId="3" w16cid:durableId="783698165">
    <w:abstractNumId w:val="6"/>
  </w:num>
  <w:num w:numId="4" w16cid:durableId="982151311">
    <w:abstractNumId w:val="10"/>
  </w:num>
  <w:num w:numId="5" w16cid:durableId="538323860">
    <w:abstractNumId w:val="3"/>
  </w:num>
  <w:num w:numId="6" w16cid:durableId="287705160">
    <w:abstractNumId w:val="9"/>
  </w:num>
  <w:num w:numId="7" w16cid:durableId="74711977">
    <w:abstractNumId w:val="5"/>
  </w:num>
  <w:num w:numId="8" w16cid:durableId="1662808120">
    <w:abstractNumId w:val="7"/>
  </w:num>
  <w:num w:numId="9" w16cid:durableId="1513959180">
    <w:abstractNumId w:val="4"/>
  </w:num>
  <w:num w:numId="10" w16cid:durableId="1471751709">
    <w:abstractNumId w:val="2"/>
  </w:num>
  <w:num w:numId="11" w16cid:durableId="5231341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AD" w15:userId="S::ucbttne@ucl.ac.uk::36587f66-ca34-4f39-8ae3-738e679ffbda"/>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55"/>
    <w:rsid w:val="000022CB"/>
    <w:rsid w:val="000029D6"/>
    <w:rsid w:val="000033F7"/>
    <w:rsid w:val="000054BF"/>
    <w:rsid w:val="0001100A"/>
    <w:rsid w:val="0001188C"/>
    <w:rsid w:val="0001678A"/>
    <w:rsid w:val="000210EF"/>
    <w:rsid w:val="0002121A"/>
    <w:rsid w:val="0002167D"/>
    <w:rsid w:val="0002344B"/>
    <w:rsid w:val="0002481B"/>
    <w:rsid w:val="00040322"/>
    <w:rsid w:val="000405D8"/>
    <w:rsid w:val="00043DEB"/>
    <w:rsid w:val="0004417B"/>
    <w:rsid w:val="0004532C"/>
    <w:rsid w:val="00052582"/>
    <w:rsid w:val="000541C0"/>
    <w:rsid w:val="000608B1"/>
    <w:rsid w:val="00061388"/>
    <w:rsid w:val="000636C4"/>
    <w:rsid w:val="00063FC9"/>
    <w:rsid w:val="00064603"/>
    <w:rsid w:val="00064C13"/>
    <w:rsid w:val="000650C1"/>
    <w:rsid w:val="00065360"/>
    <w:rsid w:val="00076606"/>
    <w:rsid w:val="00077E9E"/>
    <w:rsid w:val="0008005F"/>
    <w:rsid w:val="000806C5"/>
    <w:rsid w:val="000848AB"/>
    <w:rsid w:val="0008546C"/>
    <w:rsid w:val="00086BBE"/>
    <w:rsid w:val="00091AAE"/>
    <w:rsid w:val="0009298E"/>
    <w:rsid w:val="000940F0"/>
    <w:rsid w:val="00095C31"/>
    <w:rsid w:val="000A071A"/>
    <w:rsid w:val="000A07FF"/>
    <w:rsid w:val="000A2611"/>
    <w:rsid w:val="000A278B"/>
    <w:rsid w:val="000A5762"/>
    <w:rsid w:val="000B1670"/>
    <w:rsid w:val="000B1D2B"/>
    <w:rsid w:val="000B3137"/>
    <w:rsid w:val="000B3597"/>
    <w:rsid w:val="000B43DD"/>
    <w:rsid w:val="000B50B9"/>
    <w:rsid w:val="000C2404"/>
    <w:rsid w:val="000C3338"/>
    <w:rsid w:val="000C3BF3"/>
    <w:rsid w:val="000C6267"/>
    <w:rsid w:val="000C6BD4"/>
    <w:rsid w:val="000D0726"/>
    <w:rsid w:val="000D2972"/>
    <w:rsid w:val="000D608F"/>
    <w:rsid w:val="000D7BDE"/>
    <w:rsid w:val="000E1CF9"/>
    <w:rsid w:val="000E362C"/>
    <w:rsid w:val="000E43EE"/>
    <w:rsid w:val="000E7CC9"/>
    <w:rsid w:val="000F2BD0"/>
    <w:rsid w:val="000F2C0D"/>
    <w:rsid w:val="000F3ADB"/>
    <w:rsid w:val="000F6916"/>
    <w:rsid w:val="000F6DE7"/>
    <w:rsid w:val="0010028B"/>
    <w:rsid w:val="001017FE"/>
    <w:rsid w:val="00110B45"/>
    <w:rsid w:val="00111293"/>
    <w:rsid w:val="0011142F"/>
    <w:rsid w:val="0011241C"/>
    <w:rsid w:val="0011307B"/>
    <w:rsid w:val="0011641E"/>
    <w:rsid w:val="00123D44"/>
    <w:rsid w:val="00126D70"/>
    <w:rsid w:val="001376C9"/>
    <w:rsid w:val="00140C4F"/>
    <w:rsid w:val="00141654"/>
    <w:rsid w:val="00143B44"/>
    <w:rsid w:val="001444D9"/>
    <w:rsid w:val="00146BC1"/>
    <w:rsid w:val="0014781B"/>
    <w:rsid w:val="00151195"/>
    <w:rsid w:val="00153362"/>
    <w:rsid w:val="00157A6C"/>
    <w:rsid w:val="00160E23"/>
    <w:rsid w:val="0016170A"/>
    <w:rsid w:val="00163D81"/>
    <w:rsid w:val="00164CEE"/>
    <w:rsid w:val="001650DE"/>
    <w:rsid w:val="00173849"/>
    <w:rsid w:val="00175DD2"/>
    <w:rsid w:val="001933EE"/>
    <w:rsid w:val="00194B8B"/>
    <w:rsid w:val="00194D96"/>
    <w:rsid w:val="001A42EA"/>
    <w:rsid w:val="001A526D"/>
    <w:rsid w:val="001B0A14"/>
    <w:rsid w:val="001B5997"/>
    <w:rsid w:val="001B5F0C"/>
    <w:rsid w:val="001C1FDC"/>
    <w:rsid w:val="001C229B"/>
    <w:rsid w:val="001C280D"/>
    <w:rsid w:val="001C2944"/>
    <w:rsid w:val="001C2B3C"/>
    <w:rsid w:val="001C351F"/>
    <w:rsid w:val="001C5AF7"/>
    <w:rsid w:val="001C5D73"/>
    <w:rsid w:val="001D1E50"/>
    <w:rsid w:val="001D4237"/>
    <w:rsid w:val="001D477D"/>
    <w:rsid w:val="001E1FE9"/>
    <w:rsid w:val="001E585E"/>
    <w:rsid w:val="001F2E25"/>
    <w:rsid w:val="001F783D"/>
    <w:rsid w:val="002107FE"/>
    <w:rsid w:val="002108D5"/>
    <w:rsid w:val="00213ED4"/>
    <w:rsid w:val="00213F3B"/>
    <w:rsid w:val="00226D85"/>
    <w:rsid w:val="002278B2"/>
    <w:rsid w:val="00234443"/>
    <w:rsid w:val="00235CFB"/>
    <w:rsid w:val="00235DB1"/>
    <w:rsid w:val="002362C4"/>
    <w:rsid w:val="002402ED"/>
    <w:rsid w:val="00243056"/>
    <w:rsid w:val="002443EB"/>
    <w:rsid w:val="00246605"/>
    <w:rsid w:val="002537C2"/>
    <w:rsid w:val="00253994"/>
    <w:rsid w:val="00253D06"/>
    <w:rsid w:val="002570F2"/>
    <w:rsid w:val="00257D47"/>
    <w:rsid w:val="00260332"/>
    <w:rsid w:val="0026156E"/>
    <w:rsid w:val="002617E1"/>
    <w:rsid w:val="002621C4"/>
    <w:rsid w:val="002632F6"/>
    <w:rsid w:val="0026380E"/>
    <w:rsid w:val="0026719D"/>
    <w:rsid w:val="0027205B"/>
    <w:rsid w:val="002745FA"/>
    <w:rsid w:val="0027755E"/>
    <w:rsid w:val="002811ED"/>
    <w:rsid w:val="00281F5F"/>
    <w:rsid w:val="00283F54"/>
    <w:rsid w:val="00287255"/>
    <w:rsid w:val="00292307"/>
    <w:rsid w:val="002932FA"/>
    <w:rsid w:val="002939EF"/>
    <w:rsid w:val="00297DA6"/>
    <w:rsid w:val="002A6998"/>
    <w:rsid w:val="002A7D35"/>
    <w:rsid w:val="002B0511"/>
    <w:rsid w:val="002B124F"/>
    <w:rsid w:val="002B14E7"/>
    <w:rsid w:val="002B152A"/>
    <w:rsid w:val="002B1797"/>
    <w:rsid w:val="002B3677"/>
    <w:rsid w:val="002B3FB4"/>
    <w:rsid w:val="002B56BE"/>
    <w:rsid w:val="002B5BD6"/>
    <w:rsid w:val="002B625C"/>
    <w:rsid w:val="002B6926"/>
    <w:rsid w:val="002C03D0"/>
    <w:rsid w:val="002C1C9E"/>
    <w:rsid w:val="002C3800"/>
    <w:rsid w:val="002C5DBB"/>
    <w:rsid w:val="002C67C4"/>
    <w:rsid w:val="002C69BE"/>
    <w:rsid w:val="002D1FA0"/>
    <w:rsid w:val="002D22BA"/>
    <w:rsid w:val="002D3E37"/>
    <w:rsid w:val="002D56E0"/>
    <w:rsid w:val="002D59A6"/>
    <w:rsid w:val="002D5F6B"/>
    <w:rsid w:val="002E1537"/>
    <w:rsid w:val="002E2288"/>
    <w:rsid w:val="002E3A22"/>
    <w:rsid w:val="002F141E"/>
    <w:rsid w:val="002F1D6F"/>
    <w:rsid w:val="002F332D"/>
    <w:rsid w:val="002F456A"/>
    <w:rsid w:val="002F5388"/>
    <w:rsid w:val="0030116E"/>
    <w:rsid w:val="00301E1E"/>
    <w:rsid w:val="00303024"/>
    <w:rsid w:val="003056CF"/>
    <w:rsid w:val="00305827"/>
    <w:rsid w:val="00305EE4"/>
    <w:rsid w:val="00306F6B"/>
    <w:rsid w:val="00313D6F"/>
    <w:rsid w:val="003149A2"/>
    <w:rsid w:val="00317E72"/>
    <w:rsid w:val="00327515"/>
    <w:rsid w:val="00327E34"/>
    <w:rsid w:val="00330DAA"/>
    <w:rsid w:val="0033309C"/>
    <w:rsid w:val="00333255"/>
    <w:rsid w:val="00333DAE"/>
    <w:rsid w:val="00335829"/>
    <w:rsid w:val="003415BA"/>
    <w:rsid w:val="00342332"/>
    <w:rsid w:val="00342AD1"/>
    <w:rsid w:val="00344017"/>
    <w:rsid w:val="00344B69"/>
    <w:rsid w:val="00345A41"/>
    <w:rsid w:val="00345A6D"/>
    <w:rsid w:val="00346555"/>
    <w:rsid w:val="00347B99"/>
    <w:rsid w:val="00361E04"/>
    <w:rsid w:val="00362198"/>
    <w:rsid w:val="00364404"/>
    <w:rsid w:val="00365305"/>
    <w:rsid w:val="003674CF"/>
    <w:rsid w:val="00371540"/>
    <w:rsid w:val="00371913"/>
    <w:rsid w:val="00372CC2"/>
    <w:rsid w:val="003770CB"/>
    <w:rsid w:val="003828EB"/>
    <w:rsid w:val="0038397C"/>
    <w:rsid w:val="00386BCC"/>
    <w:rsid w:val="00390F2D"/>
    <w:rsid w:val="00392342"/>
    <w:rsid w:val="003948AE"/>
    <w:rsid w:val="00396F76"/>
    <w:rsid w:val="003A1A77"/>
    <w:rsid w:val="003A203E"/>
    <w:rsid w:val="003A268F"/>
    <w:rsid w:val="003A60B6"/>
    <w:rsid w:val="003B0074"/>
    <w:rsid w:val="003B145E"/>
    <w:rsid w:val="003C13A1"/>
    <w:rsid w:val="003C1517"/>
    <w:rsid w:val="003C1AEB"/>
    <w:rsid w:val="003C4AD1"/>
    <w:rsid w:val="003C598B"/>
    <w:rsid w:val="003D1DC7"/>
    <w:rsid w:val="003D20AF"/>
    <w:rsid w:val="003D3D03"/>
    <w:rsid w:val="003D3EE8"/>
    <w:rsid w:val="003E05C0"/>
    <w:rsid w:val="003E1667"/>
    <w:rsid w:val="003E4C41"/>
    <w:rsid w:val="003E6AD6"/>
    <w:rsid w:val="003F04C6"/>
    <w:rsid w:val="003F0F67"/>
    <w:rsid w:val="003F32AC"/>
    <w:rsid w:val="003F50A2"/>
    <w:rsid w:val="003F771D"/>
    <w:rsid w:val="004031A3"/>
    <w:rsid w:val="00403609"/>
    <w:rsid w:val="0041216B"/>
    <w:rsid w:val="004174A9"/>
    <w:rsid w:val="00420C04"/>
    <w:rsid w:val="004258F8"/>
    <w:rsid w:val="00426F47"/>
    <w:rsid w:val="0043086B"/>
    <w:rsid w:val="00431FCE"/>
    <w:rsid w:val="00432623"/>
    <w:rsid w:val="00432A85"/>
    <w:rsid w:val="00434440"/>
    <w:rsid w:val="0043458C"/>
    <w:rsid w:val="00434AB8"/>
    <w:rsid w:val="00434FDD"/>
    <w:rsid w:val="0043592D"/>
    <w:rsid w:val="0044015E"/>
    <w:rsid w:val="004411E7"/>
    <w:rsid w:val="00442F6A"/>
    <w:rsid w:val="00443C12"/>
    <w:rsid w:val="004477DE"/>
    <w:rsid w:val="00451F2B"/>
    <w:rsid w:val="0045223D"/>
    <w:rsid w:val="00452C27"/>
    <w:rsid w:val="00453913"/>
    <w:rsid w:val="00454793"/>
    <w:rsid w:val="00454E9D"/>
    <w:rsid w:val="00461166"/>
    <w:rsid w:val="004641A4"/>
    <w:rsid w:val="004643CA"/>
    <w:rsid w:val="00464C05"/>
    <w:rsid w:val="00470815"/>
    <w:rsid w:val="0047188E"/>
    <w:rsid w:val="0047342D"/>
    <w:rsid w:val="00474101"/>
    <w:rsid w:val="004769C0"/>
    <w:rsid w:val="00480595"/>
    <w:rsid w:val="004830CB"/>
    <w:rsid w:val="00483A42"/>
    <w:rsid w:val="00485613"/>
    <w:rsid w:val="00485C59"/>
    <w:rsid w:val="00485E5B"/>
    <w:rsid w:val="0048796F"/>
    <w:rsid w:val="00490F13"/>
    <w:rsid w:val="004931C1"/>
    <w:rsid w:val="00493C38"/>
    <w:rsid w:val="004963B1"/>
    <w:rsid w:val="004971EE"/>
    <w:rsid w:val="004A28AD"/>
    <w:rsid w:val="004A3456"/>
    <w:rsid w:val="004A5CBB"/>
    <w:rsid w:val="004A6398"/>
    <w:rsid w:val="004A6DAB"/>
    <w:rsid w:val="004A727B"/>
    <w:rsid w:val="004B1948"/>
    <w:rsid w:val="004B2855"/>
    <w:rsid w:val="004B7067"/>
    <w:rsid w:val="004C10BC"/>
    <w:rsid w:val="004C1E6A"/>
    <w:rsid w:val="004C3643"/>
    <w:rsid w:val="004C4C55"/>
    <w:rsid w:val="004C5866"/>
    <w:rsid w:val="004D4E59"/>
    <w:rsid w:val="004D6276"/>
    <w:rsid w:val="004E0F82"/>
    <w:rsid w:val="004E3516"/>
    <w:rsid w:val="004E42F6"/>
    <w:rsid w:val="004E4DCE"/>
    <w:rsid w:val="004E63C0"/>
    <w:rsid w:val="004F318B"/>
    <w:rsid w:val="004F340D"/>
    <w:rsid w:val="004F3A47"/>
    <w:rsid w:val="005035C6"/>
    <w:rsid w:val="00504A52"/>
    <w:rsid w:val="00511D07"/>
    <w:rsid w:val="00512117"/>
    <w:rsid w:val="0051432D"/>
    <w:rsid w:val="00520386"/>
    <w:rsid w:val="005204C4"/>
    <w:rsid w:val="00520B41"/>
    <w:rsid w:val="00520CC5"/>
    <w:rsid w:val="00522F6C"/>
    <w:rsid w:val="005231BA"/>
    <w:rsid w:val="00524A48"/>
    <w:rsid w:val="005273BA"/>
    <w:rsid w:val="00534DEF"/>
    <w:rsid w:val="00535283"/>
    <w:rsid w:val="0053601F"/>
    <w:rsid w:val="00537130"/>
    <w:rsid w:val="0054066E"/>
    <w:rsid w:val="00544CF2"/>
    <w:rsid w:val="00546EF8"/>
    <w:rsid w:val="005504CF"/>
    <w:rsid w:val="005644C4"/>
    <w:rsid w:val="00565133"/>
    <w:rsid w:val="0056778C"/>
    <w:rsid w:val="005706B2"/>
    <w:rsid w:val="005712EB"/>
    <w:rsid w:val="00573F6E"/>
    <w:rsid w:val="00580E33"/>
    <w:rsid w:val="00581041"/>
    <w:rsid w:val="0059290A"/>
    <w:rsid w:val="00594250"/>
    <w:rsid w:val="005943CB"/>
    <w:rsid w:val="00594D36"/>
    <w:rsid w:val="00595F1D"/>
    <w:rsid w:val="0059713C"/>
    <w:rsid w:val="005A196B"/>
    <w:rsid w:val="005A3692"/>
    <w:rsid w:val="005A4D17"/>
    <w:rsid w:val="005A6E3B"/>
    <w:rsid w:val="005B167F"/>
    <w:rsid w:val="005C2FE2"/>
    <w:rsid w:val="005C75B8"/>
    <w:rsid w:val="005C7692"/>
    <w:rsid w:val="005D3B94"/>
    <w:rsid w:val="005D5C33"/>
    <w:rsid w:val="005D6FC3"/>
    <w:rsid w:val="005D7F07"/>
    <w:rsid w:val="005E137D"/>
    <w:rsid w:val="005E13F3"/>
    <w:rsid w:val="005F1BE5"/>
    <w:rsid w:val="005F331C"/>
    <w:rsid w:val="005F41BF"/>
    <w:rsid w:val="005F513F"/>
    <w:rsid w:val="005F5CC8"/>
    <w:rsid w:val="00600261"/>
    <w:rsid w:val="00606FA2"/>
    <w:rsid w:val="0060708E"/>
    <w:rsid w:val="006070FB"/>
    <w:rsid w:val="00611BD7"/>
    <w:rsid w:val="006123D2"/>
    <w:rsid w:val="00612A89"/>
    <w:rsid w:val="00617394"/>
    <w:rsid w:val="00617F7B"/>
    <w:rsid w:val="006202EC"/>
    <w:rsid w:val="00621F21"/>
    <w:rsid w:val="00623968"/>
    <w:rsid w:val="0062524D"/>
    <w:rsid w:val="006302AB"/>
    <w:rsid w:val="00630779"/>
    <w:rsid w:val="00630946"/>
    <w:rsid w:val="00636A4A"/>
    <w:rsid w:val="00641420"/>
    <w:rsid w:val="00641FD8"/>
    <w:rsid w:val="00647C11"/>
    <w:rsid w:val="00652529"/>
    <w:rsid w:val="00652C4D"/>
    <w:rsid w:val="00666A56"/>
    <w:rsid w:val="00667B54"/>
    <w:rsid w:val="006701E0"/>
    <w:rsid w:val="0067168A"/>
    <w:rsid w:val="0067423A"/>
    <w:rsid w:val="00674560"/>
    <w:rsid w:val="006846E9"/>
    <w:rsid w:val="0068532F"/>
    <w:rsid w:val="00685A0B"/>
    <w:rsid w:val="006876D1"/>
    <w:rsid w:val="00687E95"/>
    <w:rsid w:val="006924E5"/>
    <w:rsid w:val="00692D17"/>
    <w:rsid w:val="0069614A"/>
    <w:rsid w:val="006A0052"/>
    <w:rsid w:val="006A17FB"/>
    <w:rsid w:val="006A4D8F"/>
    <w:rsid w:val="006A54DB"/>
    <w:rsid w:val="006A55F8"/>
    <w:rsid w:val="006A7427"/>
    <w:rsid w:val="006A7DCE"/>
    <w:rsid w:val="006A7F85"/>
    <w:rsid w:val="006B19FE"/>
    <w:rsid w:val="006B237E"/>
    <w:rsid w:val="006B2A96"/>
    <w:rsid w:val="006B30A0"/>
    <w:rsid w:val="006B69F9"/>
    <w:rsid w:val="006C0ACC"/>
    <w:rsid w:val="006C2FD5"/>
    <w:rsid w:val="006C5880"/>
    <w:rsid w:val="006C760D"/>
    <w:rsid w:val="006D46BA"/>
    <w:rsid w:val="006E067B"/>
    <w:rsid w:val="006E0B55"/>
    <w:rsid w:val="006F05C3"/>
    <w:rsid w:val="006F4378"/>
    <w:rsid w:val="006F7E06"/>
    <w:rsid w:val="0070140B"/>
    <w:rsid w:val="00701618"/>
    <w:rsid w:val="007026F1"/>
    <w:rsid w:val="00702C78"/>
    <w:rsid w:val="0070633F"/>
    <w:rsid w:val="00710080"/>
    <w:rsid w:val="0071262D"/>
    <w:rsid w:val="00712DB8"/>
    <w:rsid w:val="00713758"/>
    <w:rsid w:val="00713A7B"/>
    <w:rsid w:val="00715CE7"/>
    <w:rsid w:val="00724506"/>
    <w:rsid w:val="00725552"/>
    <w:rsid w:val="00726A8F"/>
    <w:rsid w:val="00733EB2"/>
    <w:rsid w:val="007343E4"/>
    <w:rsid w:val="00735AB3"/>
    <w:rsid w:val="007377D2"/>
    <w:rsid w:val="007410D2"/>
    <w:rsid w:val="00744522"/>
    <w:rsid w:val="00745008"/>
    <w:rsid w:val="0074638D"/>
    <w:rsid w:val="00746D9B"/>
    <w:rsid w:val="00747E9F"/>
    <w:rsid w:val="00752C89"/>
    <w:rsid w:val="007547F8"/>
    <w:rsid w:val="007600D7"/>
    <w:rsid w:val="0076695C"/>
    <w:rsid w:val="0077021E"/>
    <w:rsid w:val="00770786"/>
    <w:rsid w:val="00772549"/>
    <w:rsid w:val="00776569"/>
    <w:rsid w:val="007815BF"/>
    <w:rsid w:val="00782086"/>
    <w:rsid w:val="00786983"/>
    <w:rsid w:val="00787A70"/>
    <w:rsid w:val="007904F6"/>
    <w:rsid w:val="007913A6"/>
    <w:rsid w:val="00792838"/>
    <w:rsid w:val="00792DD7"/>
    <w:rsid w:val="0079438F"/>
    <w:rsid w:val="0079473F"/>
    <w:rsid w:val="00794AF8"/>
    <w:rsid w:val="00795123"/>
    <w:rsid w:val="007A300A"/>
    <w:rsid w:val="007A490F"/>
    <w:rsid w:val="007B1214"/>
    <w:rsid w:val="007B2AF7"/>
    <w:rsid w:val="007C1058"/>
    <w:rsid w:val="007C176D"/>
    <w:rsid w:val="007C1FAF"/>
    <w:rsid w:val="007C3C42"/>
    <w:rsid w:val="007C55C7"/>
    <w:rsid w:val="007E3E1B"/>
    <w:rsid w:val="007E440E"/>
    <w:rsid w:val="007E6183"/>
    <w:rsid w:val="007E7502"/>
    <w:rsid w:val="007F2A41"/>
    <w:rsid w:val="007F516A"/>
    <w:rsid w:val="00801DFD"/>
    <w:rsid w:val="00803128"/>
    <w:rsid w:val="00804D22"/>
    <w:rsid w:val="00807BA2"/>
    <w:rsid w:val="008128D8"/>
    <w:rsid w:val="00816396"/>
    <w:rsid w:val="00820E85"/>
    <w:rsid w:val="00821C5D"/>
    <w:rsid w:val="008235A8"/>
    <w:rsid w:val="00824E27"/>
    <w:rsid w:val="0082570A"/>
    <w:rsid w:val="008272B0"/>
    <w:rsid w:val="00832226"/>
    <w:rsid w:val="008332AC"/>
    <w:rsid w:val="00835724"/>
    <w:rsid w:val="00842B8F"/>
    <w:rsid w:val="0084342E"/>
    <w:rsid w:val="00845D2B"/>
    <w:rsid w:val="00852E7B"/>
    <w:rsid w:val="00853BFD"/>
    <w:rsid w:val="00854B5F"/>
    <w:rsid w:val="008551A5"/>
    <w:rsid w:val="00855456"/>
    <w:rsid w:val="00860779"/>
    <w:rsid w:val="00861B08"/>
    <w:rsid w:val="008646C6"/>
    <w:rsid w:val="00865E1E"/>
    <w:rsid w:val="00870FE0"/>
    <w:rsid w:val="0087482D"/>
    <w:rsid w:val="00880FAB"/>
    <w:rsid w:val="0088267B"/>
    <w:rsid w:val="00887B62"/>
    <w:rsid w:val="0089085A"/>
    <w:rsid w:val="00891BA1"/>
    <w:rsid w:val="00896B1A"/>
    <w:rsid w:val="008A4248"/>
    <w:rsid w:val="008A7B6B"/>
    <w:rsid w:val="008A7F57"/>
    <w:rsid w:val="008B1533"/>
    <w:rsid w:val="008C000C"/>
    <w:rsid w:val="008C0BF9"/>
    <w:rsid w:val="008C6858"/>
    <w:rsid w:val="008C7F93"/>
    <w:rsid w:val="008D51C5"/>
    <w:rsid w:val="008D59E2"/>
    <w:rsid w:val="008E2702"/>
    <w:rsid w:val="008E2EAF"/>
    <w:rsid w:val="008E3952"/>
    <w:rsid w:val="008E39BD"/>
    <w:rsid w:val="00901A11"/>
    <w:rsid w:val="0090428E"/>
    <w:rsid w:val="00907C4E"/>
    <w:rsid w:val="00912428"/>
    <w:rsid w:val="009126BA"/>
    <w:rsid w:val="00921C36"/>
    <w:rsid w:val="00922119"/>
    <w:rsid w:val="00922614"/>
    <w:rsid w:val="009228DF"/>
    <w:rsid w:val="009300B4"/>
    <w:rsid w:val="00930401"/>
    <w:rsid w:val="009313FE"/>
    <w:rsid w:val="00931691"/>
    <w:rsid w:val="0093272A"/>
    <w:rsid w:val="00932BE1"/>
    <w:rsid w:val="00933565"/>
    <w:rsid w:val="009360D9"/>
    <w:rsid w:val="00936E4A"/>
    <w:rsid w:val="00941880"/>
    <w:rsid w:val="009441AD"/>
    <w:rsid w:val="00944A5F"/>
    <w:rsid w:val="00944C28"/>
    <w:rsid w:val="00945809"/>
    <w:rsid w:val="00946118"/>
    <w:rsid w:val="009465FF"/>
    <w:rsid w:val="00946C7D"/>
    <w:rsid w:val="00946D8B"/>
    <w:rsid w:val="0095021A"/>
    <w:rsid w:val="009502E3"/>
    <w:rsid w:val="009545A5"/>
    <w:rsid w:val="009555BC"/>
    <w:rsid w:val="00963B99"/>
    <w:rsid w:val="00966A69"/>
    <w:rsid w:val="00966CDB"/>
    <w:rsid w:val="009712A6"/>
    <w:rsid w:val="009743A3"/>
    <w:rsid w:val="00974A4E"/>
    <w:rsid w:val="0097699B"/>
    <w:rsid w:val="009847EC"/>
    <w:rsid w:val="0098647A"/>
    <w:rsid w:val="00990646"/>
    <w:rsid w:val="00991F7C"/>
    <w:rsid w:val="00992296"/>
    <w:rsid w:val="009948E4"/>
    <w:rsid w:val="00994941"/>
    <w:rsid w:val="00994A8F"/>
    <w:rsid w:val="00996AF6"/>
    <w:rsid w:val="009A1E39"/>
    <w:rsid w:val="009A554C"/>
    <w:rsid w:val="009B049A"/>
    <w:rsid w:val="009B0EA4"/>
    <w:rsid w:val="009B124F"/>
    <w:rsid w:val="009B2015"/>
    <w:rsid w:val="009B2CBD"/>
    <w:rsid w:val="009B2D47"/>
    <w:rsid w:val="009B3C38"/>
    <w:rsid w:val="009B6388"/>
    <w:rsid w:val="009C0F39"/>
    <w:rsid w:val="009C2526"/>
    <w:rsid w:val="009C7968"/>
    <w:rsid w:val="009D1EE8"/>
    <w:rsid w:val="009D4028"/>
    <w:rsid w:val="009D4CF2"/>
    <w:rsid w:val="009E1358"/>
    <w:rsid w:val="009E200A"/>
    <w:rsid w:val="009E4314"/>
    <w:rsid w:val="009F3F8B"/>
    <w:rsid w:val="009F4D21"/>
    <w:rsid w:val="00A04C3D"/>
    <w:rsid w:val="00A11088"/>
    <w:rsid w:val="00A12222"/>
    <w:rsid w:val="00A164E5"/>
    <w:rsid w:val="00A20163"/>
    <w:rsid w:val="00A23302"/>
    <w:rsid w:val="00A23560"/>
    <w:rsid w:val="00A256FB"/>
    <w:rsid w:val="00A25EC7"/>
    <w:rsid w:val="00A30A2C"/>
    <w:rsid w:val="00A33A3F"/>
    <w:rsid w:val="00A37528"/>
    <w:rsid w:val="00A375F8"/>
    <w:rsid w:val="00A4085B"/>
    <w:rsid w:val="00A434AA"/>
    <w:rsid w:val="00A47C4A"/>
    <w:rsid w:val="00A51C6D"/>
    <w:rsid w:val="00A526B9"/>
    <w:rsid w:val="00A54063"/>
    <w:rsid w:val="00A559A7"/>
    <w:rsid w:val="00A5644C"/>
    <w:rsid w:val="00A60751"/>
    <w:rsid w:val="00A61539"/>
    <w:rsid w:val="00A651A1"/>
    <w:rsid w:val="00A73048"/>
    <w:rsid w:val="00A802A4"/>
    <w:rsid w:val="00A83486"/>
    <w:rsid w:val="00A86453"/>
    <w:rsid w:val="00A870A3"/>
    <w:rsid w:val="00A92D3B"/>
    <w:rsid w:val="00A9412C"/>
    <w:rsid w:val="00A95747"/>
    <w:rsid w:val="00A96773"/>
    <w:rsid w:val="00A9775C"/>
    <w:rsid w:val="00AA08BF"/>
    <w:rsid w:val="00AA6F7D"/>
    <w:rsid w:val="00AB1623"/>
    <w:rsid w:val="00AB1BA2"/>
    <w:rsid w:val="00AB2415"/>
    <w:rsid w:val="00AB2FBB"/>
    <w:rsid w:val="00AB7F8A"/>
    <w:rsid w:val="00AC013A"/>
    <w:rsid w:val="00AC2F10"/>
    <w:rsid w:val="00AC37FD"/>
    <w:rsid w:val="00AC3D05"/>
    <w:rsid w:val="00AD1704"/>
    <w:rsid w:val="00AD3667"/>
    <w:rsid w:val="00AD451C"/>
    <w:rsid w:val="00AD59A6"/>
    <w:rsid w:val="00AD6E7C"/>
    <w:rsid w:val="00AE10B5"/>
    <w:rsid w:val="00AE30BD"/>
    <w:rsid w:val="00AE61F1"/>
    <w:rsid w:val="00AF122E"/>
    <w:rsid w:val="00AF2CAC"/>
    <w:rsid w:val="00AF3B96"/>
    <w:rsid w:val="00AF4D9A"/>
    <w:rsid w:val="00AF7877"/>
    <w:rsid w:val="00B0458A"/>
    <w:rsid w:val="00B165F1"/>
    <w:rsid w:val="00B22307"/>
    <w:rsid w:val="00B2367C"/>
    <w:rsid w:val="00B32ACD"/>
    <w:rsid w:val="00B33A47"/>
    <w:rsid w:val="00B33E4F"/>
    <w:rsid w:val="00B34322"/>
    <w:rsid w:val="00B34639"/>
    <w:rsid w:val="00B36B1A"/>
    <w:rsid w:val="00B37563"/>
    <w:rsid w:val="00B4174F"/>
    <w:rsid w:val="00B4367E"/>
    <w:rsid w:val="00B4545E"/>
    <w:rsid w:val="00B454C0"/>
    <w:rsid w:val="00B45600"/>
    <w:rsid w:val="00B46B7C"/>
    <w:rsid w:val="00B50AD7"/>
    <w:rsid w:val="00B50D3D"/>
    <w:rsid w:val="00B50F38"/>
    <w:rsid w:val="00B52D9B"/>
    <w:rsid w:val="00B52F50"/>
    <w:rsid w:val="00B532D1"/>
    <w:rsid w:val="00B609EE"/>
    <w:rsid w:val="00B620F2"/>
    <w:rsid w:val="00B67EE6"/>
    <w:rsid w:val="00B7062E"/>
    <w:rsid w:val="00B74A99"/>
    <w:rsid w:val="00B771EB"/>
    <w:rsid w:val="00B82064"/>
    <w:rsid w:val="00B82DF6"/>
    <w:rsid w:val="00B83C05"/>
    <w:rsid w:val="00B8646B"/>
    <w:rsid w:val="00B87DBF"/>
    <w:rsid w:val="00B90F4C"/>
    <w:rsid w:val="00B91DFF"/>
    <w:rsid w:val="00B9659F"/>
    <w:rsid w:val="00B9775B"/>
    <w:rsid w:val="00BA4248"/>
    <w:rsid w:val="00BA6C42"/>
    <w:rsid w:val="00BC4BF9"/>
    <w:rsid w:val="00BC5047"/>
    <w:rsid w:val="00BD5CAD"/>
    <w:rsid w:val="00BD5D2D"/>
    <w:rsid w:val="00BE1FD7"/>
    <w:rsid w:val="00BE29A3"/>
    <w:rsid w:val="00BE30DB"/>
    <w:rsid w:val="00BE7639"/>
    <w:rsid w:val="00BF4AAF"/>
    <w:rsid w:val="00BF7C83"/>
    <w:rsid w:val="00C017F5"/>
    <w:rsid w:val="00C01AE2"/>
    <w:rsid w:val="00C03DA4"/>
    <w:rsid w:val="00C07E25"/>
    <w:rsid w:val="00C10F38"/>
    <w:rsid w:val="00C10F65"/>
    <w:rsid w:val="00C11B57"/>
    <w:rsid w:val="00C13D13"/>
    <w:rsid w:val="00C141CC"/>
    <w:rsid w:val="00C17C8C"/>
    <w:rsid w:val="00C200E4"/>
    <w:rsid w:val="00C20B18"/>
    <w:rsid w:val="00C22508"/>
    <w:rsid w:val="00C270A9"/>
    <w:rsid w:val="00C3054C"/>
    <w:rsid w:val="00C31084"/>
    <w:rsid w:val="00C32E6F"/>
    <w:rsid w:val="00C34D00"/>
    <w:rsid w:val="00C42053"/>
    <w:rsid w:val="00C44E7B"/>
    <w:rsid w:val="00C452D4"/>
    <w:rsid w:val="00C47727"/>
    <w:rsid w:val="00C5224D"/>
    <w:rsid w:val="00C530C6"/>
    <w:rsid w:val="00C55243"/>
    <w:rsid w:val="00C60661"/>
    <w:rsid w:val="00C60FB1"/>
    <w:rsid w:val="00C61330"/>
    <w:rsid w:val="00C61D87"/>
    <w:rsid w:val="00C6276A"/>
    <w:rsid w:val="00C65EDF"/>
    <w:rsid w:val="00C67675"/>
    <w:rsid w:val="00C70D11"/>
    <w:rsid w:val="00C72642"/>
    <w:rsid w:val="00C72DE6"/>
    <w:rsid w:val="00C80A86"/>
    <w:rsid w:val="00C8221D"/>
    <w:rsid w:val="00C8291A"/>
    <w:rsid w:val="00C839AA"/>
    <w:rsid w:val="00C83DBA"/>
    <w:rsid w:val="00C83E05"/>
    <w:rsid w:val="00C8473A"/>
    <w:rsid w:val="00C86A31"/>
    <w:rsid w:val="00C922AC"/>
    <w:rsid w:val="00C92BE7"/>
    <w:rsid w:val="00CA11D0"/>
    <w:rsid w:val="00CA7558"/>
    <w:rsid w:val="00CB09B3"/>
    <w:rsid w:val="00CB0AFF"/>
    <w:rsid w:val="00CB0B42"/>
    <w:rsid w:val="00CB0BD1"/>
    <w:rsid w:val="00CB0ED3"/>
    <w:rsid w:val="00CB13B7"/>
    <w:rsid w:val="00CB3713"/>
    <w:rsid w:val="00CB6974"/>
    <w:rsid w:val="00CB6F71"/>
    <w:rsid w:val="00CB7662"/>
    <w:rsid w:val="00CB7FB6"/>
    <w:rsid w:val="00CC3771"/>
    <w:rsid w:val="00CD3494"/>
    <w:rsid w:val="00CD3D54"/>
    <w:rsid w:val="00CD3DBE"/>
    <w:rsid w:val="00CD3DF1"/>
    <w:rsid w:val="00CD5B94"/>
    <w:rsid w:val="00CE0B27"/>
    <w:rsid w:val="00CE3634"/>
    <w:rsid w:val="00CE7540"/>
    <w:rsid w:val="00CF043B"/>
    <w:rsid w:val="00CF10B7"/>
    <w:rsid w:val="00CF23AD"/>
    <w:rsid w:val="00CF2B6D"/>
    <w:rsid w:val="00CF3304"/>
    <w:rsid w:val="00CF3924"/>
    <w:rsid w:val="00CF3E43"/>
    <w:rsid w:val="00CF55B3"/>
    <w:rsid w:val="00CF5FF0"/>
    <w:rsid w:val="00CF63A5"/>
    <w:rsid w:val="00CF6AE2"/>
    <w:rsid w:val="00CF6EC3"/>
    <w:rsid w:val="00CF73E7"/>
    <w:rsid w:val="00D010E3"/>
    <w:rsid w:val="00D010E5"/>
    <w:rsid w:val="00D04062"/>
    <w:rsid w:val="00D05FC3"/>
    <w:rsid w:val="00D111E2"/>
    <w:rsid w:val="00D11C43"/>
    <w:rsid w:val="00D12CD8"/>
    <w:rsid w:val="00D13F09"/>
    <w:rsid w:val="00D342FF"/>
    <w:rsid w:val="00D34E26"/>
    <w:rsid w:val="00D426DA"/>
    <w:rsid w:val="00D46BDE"/>
    <w:rsid w:val="00D475BA"/>
    <w:rsid w:val="00D50ED3"/>
    <w:rsid w:val="00D51060"/>
    <w:rsid w:val="00D52EC0"/>
    <w:rsid w:val="00D53611"/>
    <w:rsid w:val="00D54BC5"/>
    <w:rsid w:val="00D55884"/>
    <w:rsid w:val="00D5735F"/>
    <w:rsid w:val="00D64942"/>
    <w:rsid w:val="00D65CB2"/>
    <w:rsid w:val="00D6632C"/>
    <w:rsid w:val="00D66BA9"/>
    <w:rsid w:val="00D7022A"/>
    <w:rsid w:val="00D70915"/>
    <w:rsid w:val="00D73C74"/>
    <w:rsid w:val="00D77A0F"/>
    <w:rsid w:val="00D80097"/>
    <w:rsid w:val="00D80735"/>
    <w:rsid w:val="00D824C0"/>
    <w:rsid w:val="00D86D29"/>
    <w:rsid w:val="00D9009F"/>
    <w:rsid w:val="00D911A7"/>
    <w:rsid w:val="00D9504E"/>
    <w:rsid w:val="00D96E8C"/>
    <w:rsid w:val="00D97CCC"/>
    <w:rsid w:val="00DA266E"/>
    <w:rsid w:val="00DA2724"/>
    <w:rsid w:val="00DA2FDE"/>
    <w:rsid w:val="00DA378B"/>
    <w:rsid w:val="00DA3D79"/>
    <w:rsid w:val="00DA5B3C"/>
    <w:rsid w:val="00DA68DE"/>
    <w:rsid w:val="00DA6E33"/>
    <w:rsid w:val="00DA7B55"/>
    <w:rsid w:val="00DB2A51"/>
    <w:rsid w:val="00DC1116"/>
    <w:rsid w:val="00DC329A"/>
    <w:rsid w:val="00DC5A5F"/>
    <w:rsid w:val="00DC6107"/>
    <w:rsid w:val="00DC7510"/>
    <w:rsid w:val="00DD39C6"/>
    <w:rsid w:val="00DD46A4"/>
    <w:rsid w:val="00DD4745"/>
    <w:rsid w:val="00DE3A6B"/>
    <w:rsid w:val="00DE4518"/>
    <w:rsid w:val="00DE6129"/>
    <w:rsid w:val="00DF143E"/>
    <w:rsid w:val="00DF4F72"/>
    <w:rsid w:val="00DF6355"/>
    <w:rsid w:val="00DF6E74"/>
    <w:rsid w:val="00DF7DB3"/>
    <w:rsid w:val="00E03311"/>
    <w:rsid w:val="00E05B1B"/>
    <w:rsid w:val="00E1193E"/>
    <w:rsid w:val="00E16820"/>
    <w:rsid w:val="00E20D9D"/>
    <w:rsid w:val="00E324FB"/>
    <w:rsid w:val="00E330EB"/>
    <w:rsid w:val="00E3488F"/>
    <w:rsid w:val="00E34FE6"/>
    <w:rsid w:val="00E3635D"/>
    <w:rsid w:val="00E3701A"/>
    <w:rsid w:val="00E37C74"/>
    <w:rsid w:val="00E40EB1"/>
    <w:rsid w:val="00E41057"/>
    <w:rsid w:val="00E43D00"/>
    <w:rsid w:val="00E45F70"/>
    <w:rsid w:val="00E477FB"/>
    <w:rsid w:val="00E53ADB"/>
    <w:rsid w:val="00E54077"/>
    <w:rsid w:val="00E54CEF"/>
    <w:rsid w:val="00E57427"/>
    <w:rsid w:val="00E57A80"/>
    <w:rsid w:val="00E60EA2"/>
    <w:rsid w:val="00E6554C"/>
    <w:rsid w:val="00E6720F"/>
    <w:rsid w:val="00E70A4F"/>
    <w:rsid w:val="00E71727"/>
    <w:rsid w:val="00E727B8"/>
    <w:rsid w:val="00E73D4B"/>
    <w:rsid w:val="00E777C1"/>
    <w:rsid w:val="00E77A20"/>
    <w:rsid w:val="00E8263C"/>
    <w:rsid w:val="00E86502"/>
    <w:rsid w:val="00E94124"/>
    <w:rsid w:val="00E94890"/>
    <w:rsid w:val="00EA20BC"/>
    <w:rsid w:val="00EA228A"/>
    <w:rsid w:val="00EA2D8F"/>
    <w:rsid w:val="00EB0161"/>
    <w:rsid w:val="00EB1673"/>
    <w:rsid w:val="00EB24BF"/>
    <w:rsid w:val="00EB2A15"/>
    <w:rsid w:val="00EB41CC"/>
    <w:rsid w:val="00EB4A4A"/>
    <w:rsid w:val="00EC0C4E"/>
    <w:rsid w:val="00EC4505"/>
    <w:rsid w:val="00EC47DE"/>
    <w:rsid w:val="00EC5009"/>
    <w:rsid w:val="00EC5011"/>
    <w:rsid w:val="00EC6FC6"/>
    <w:rsid w:val="00EC7AC5"/>
    <w:rsid w:val="00EC7F20"/>
    <w:rsid w:val="00ED1750"/>
    <w:rsid w:val="00ED18D0"/>
    <w:rsid w:val="00ED271F"/>
    <w:rsid w:val="00ED3170"/>
    <w:rsid w:val="00ED4448"/>
    <w:rsid w:val="00ED476B"/>
    <w:rsid w:val="00ED7C05"/>
    <w:rsid w:val="00EE03F6"/>
    <w:rsid w:val="00EF33A0"/>
    <w:rsid w:val="00F061B8"/>
    <w:rsid w:val="00F06C6A"/>
    <w:rsid w:val="00F1213D"/>
    <w:rsid w:val="00F13239"/>
    <w:rsid w:val="00F139D7"/>
    <w:rsid w:val="00F14794"/>
    <w:rsid w:val="00F14E79"/>
    <w:rsid w:val="00F209DF"/>
    <w:rsid w:val="00F20ADA"/>
    <w:rsid w:val="00F23BC6"/>
    <w:rsid w:val="00F40069"/>
    <w:rsid w:val="00F4255A"/>
    <w:rsid w:val="00F430F0"/>
    <w:rsid w:val="00F44644"/>
    <w:rsid w:val="00F45A29"/>
    <w:rsid w:val="00F505F8"/>
    <w:rsid w:val="00F50863"/>
    <w:rsid w:val="00F52B51"/>
    <w:rsid w:val="00F54F53"/>
    <w:rsid w:val="00F55AA1"/>
    <w:rsid w:val="00F5748F"/>
    <w:rsid w:val="00F66CD2"/>
    <w:rsid w:val="00F72024"/>
    <w:rsid w:val="00F741AE"/>
    <w:rsid w:val="00F74E79"/>
    <w:rsid w:val="00F75DA2"/>
    <w:rsid w:val="00F83092"/>
    <w:rsid w:val="00F87081"/>
    <w:rsid w:val="00F87B5E"/>
    <w:rsid w:val="00F90918"/>
    <w:rsid w:val="00F91818"/>
    <w:rsid w:val="00FA0022"/>
    <w:rsid w:val="00FA31FB"/>
    <w:rsid w:val="00FA6576"/>
    <w:rsid w:val="00FA785D"/>
    <w:rsid w:val="00FA791D"/>
    <w:rsid w:val="00FB1CFC"/>
    <w:rsid w:val="00FC4BC6"/>
    <w:rsid w:val="00FC6EBC"/>
    <w:rsid w:val="00FD43A1"/>
    <w:rsid w:val="00FD61EE"/>
    <w:rsid w:val="00FE2830"/>
    <w:rsid w:val="00FE4AA8"/>
    <w:rsid w:val="00FE4CFE"/>
    <w:rsid w:val="00FE6423"/>
    <w:rsid w:val="00FE6C86"/>
    <w:rsid w:val="00FE6E28"/>
    <w:rsid w:val="00FF4FBB"/>
    <w:rsid w:val="18E25659"/>
    <w:rsid w:val="1AF807B6"/>
    <w:rsid w:val="3AA0BB5B"/>
    <w:rsid w:val="544BEF1C"/>
    <w:rsid w:val="6A674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29323"/>
  <w15:chartTrackingRefBased/>
  <w15:docId w15:val="{2FEF7A10-6CAE-439B-9527-E8CAE6980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3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355"/>
    <w:pPr>
      <w:ind w:left="720"/>
      <w:contextualSpacing/>
    </w:pPr>
  </w:style>
  <w:style w:type="character" w:styleId="Hyperlink">
    <w:name w:val="Hyperlink"/>
    <w:basedOn w:val="DefaultParagraphFont"/>
    <w:uiPriority w:val="99"/>
    <w:unhideWhenUsed/>
    <w:rsid w:val="0079473F"/>
    <w:rPr>
      <w:color w:val="0563C1" w:themeColor="hyperlink"/>
      <w:u w:val="single"/>
    </w:rPr>
  </w:style>
  <w:style w:type="character" w:styleId="UnresolvedMention">
    <w:name w:val="Unresolved Mention"/>
    <w:basedOn w:val="DefaultParagraphFont"/>
    <w:uiPriority w:val="99"/>
    <w:semiHidden/>
    <w:unhideWhenUsed/>
    <w:rsid w:val="0079473F"/>
    <w:rPr>
      <w:color w:val="605E5C"/>
      <w:shd w:val="clear" w:color="auto" w:fill="E1DFDD"/>
    </w:rPr>
  </w:style>
  <w:style w:type="paragraph" w:styleId="NoSpacing">
    <w:name w:val="No Spacing"/>
    <w:uiPriority w:val="1"/>
    <w:qFormat/>
    <w:rsid w:val="00061388"/>
    <w:pPr>
      <w:spacing w:after="0" w:line="240" w:lineRule="auto"/>
    </w:pPr>
  </w:style>
  <w:style w:type="paragraph" w:styleId="Header">
    <w:name w:val="header"/>
    <w:basedOn w:val="Normal"/>
    <w:link w:val="HeaderChar"/>
    <w:uiPriority w:val="99"/>
    <w:unhideWhenUsed/>
    <w:rsid w:val="00333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DAE"/>
  </w:style>
  <w:style w:type="paragraph" w:styleId="Footer">
    <w:name w:val="footer"/>
    <w:basedOn w:val="Normal"/>
    <w:link w:val="FooterChar"/>
    <w:uiPriority w:val="99"/>
    <w:unhideWhenUsed/>
    <w:rsid w:val="00333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DAE"/>
  </w:style>
  <w:style w:type="character" w:styleId="CommentReference">
    <w:name w:val="annotation reference"/>
    <w:basedOn w:val="DefaultParagraphFont"/>
    <w:uiPriority w:val="99"/>
    <w:semiHidden/>
    <w:unhideWhenUsed/>
    <w:rsid w:val="003B0074"/>
    <w:rPr>
      <w:sz w:val="16"/>
      <w:szCs w:val="16"/>
    </w:rPr>
  </w:style>
  <w:style w:type="paragraph" w:styleId="CommentText">
    <w:name w:val="annotation text"/>
    <w:basedOn w:val="Normal"/>
    <w:link w:val="CommentTextChar"/>
    <w:uiPriority w:val="99"/>
    <w:unhideWhenUsed/>
    <w:rsid w:val="003B0074"/>
    <w:pPr>
      <w:spacing w:line="240" w:lineRule="auto"/>
    </w:pPr>
    <w:rPr>
      <w:sz w:val="20"/>
      <w:szCs w:val="20"/>
    </w:rPr>
  </w:style>
  <w:style w:type="character" w:customStyle="1" w:styleId="CommentTextChar">
    <w:name w:val="Comment Text Char"/>
    <w:basedOn w:val="DefaultParagraphFont"/>
    <w:link w:val="CommentText"/>
    <w:uiPriority w:val="99"/>
    <w:rsid w:val="003B0074"/>
    <w:rPr>
      <w:sz w:val="20"/>
      <w:szCs w:val="20"/>
    </w:rPr>
  </w:style>
  <w:style w:type="paragraph" w:styleId="CommentSubject">
    <w:name w:val="annotation subject"/>
    <w:basedOn w:val="CommentText"/>
    <w:next w:val="CommentText"/>
    <w:link w:val="CommentSubjectChar"/>
    <w:uiPriority w:val="99"/>
    <w:semiHidden/>
    <w:unhideWhenUsed/>
    <w:rsid w:val="003B0074"/>
    <w:rPr>
      <w:b/>
      <w:bCs/>
    </w:rPr>
  </w:style>
  <w:style w:type="character" w:customStyle="1" w:styleId="CommentSubjectChar">
    <w:name w:val="Comment Subject Char"/>
    <w:basedOn w:val="CommentTextChar"/>
    <w:link w:val="CommentSubject"/>
    <w:uiPriority w:val="99"/>
    <w:semiHidden/>
    <w:rsid w:val="003B0074"/>
    <w:rPr>
      <w:b/>
      <w:bCs/>
      <w:sz w:val="20"/>
      <w:szCs w:val="20"/>
    </w:rPr>
  </w:style>
  <w:style w:type="paragraph" w:styleId="Revision">
    <w:name w:val="Revision"/>
    <w:hidden/>
    <w:uiPriority w:val="99"/>
    <w:semiHidden/>
    <w:rsid w:val="009461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59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C03C07-1B03-4FEE-901F-C6408A9A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7</Pages>
  <Words>30313</Words>
  <Characters>172788</Characters>
  <Application>Microsoft Office Word</Application>
  <DocSecurity>0</DocSecurity>
  <Lines>1439</Lines>
  <Paragraphs>405</Paragraphs>
  <ScaleCrop>false</ScaleCrop>
  <Company/>
  <LinksUpToDate>false</LinksUpToDate>
  <CharactersWithSpaces>20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Etard, Adrienne</cp:lastModifiedBy>
  <cp:revision>187</cp:revision>
  <dcterms:created xsi:type="dcterms:W3CDTF">2022-05-25T11:33:00Z</dcterms:created>
  <dcterms:modified xsi:type="dcterms:W3CDTF">2022-05-2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